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A978FE" w14:textId="77777777" w:rsidR="002F434B" w:rsidRDefault="002F434B" w:rsidP="002F434B">
      <w:pPr>
        <w:spacing w:line="240" w:lineRule="auto"/>
        <w:rPr>
          <w:rFonts w:eastAsiaTheme="minorHAnsi" w:cs="Arial"/>
          <w:b/>
          <w:color w:val="auto"/>
        </w:rPr>
      </w:pPr>
      <w:r>
        <w:rPr>
          <w:rFonts w:cs="Arial"/>
          <w:b/>
        </w:rPr>
        <w:t xml:space="preserve">University of Leicester </w:t>
      </w:r>
    </w:p>
    <w:p w14:paraId="179357B5" w14:textId="77777777" w:rsidR="002F434B" w:rsidRDefault="002F434B" w:rsidP="002F434B">
      <w:pPr>
        <w:spacing w:line="240" w:lineRule="auto"/>
        <w:rPr>
          <w:rFonts w:ascii="Arial" w:hAnsi="Arial" w:cs="Arial"/>
          <w:b/>
        </w:rPr>
      </w:pPr>
      <w:r>
        <w:rPr>
          <w:rFonts w:cs="Arial"/>
          <w:b/>
        </w:rPr>
        <w:t xml:space="preserve">Future 50  PhD Scholarship </w:t>
      </w:r>
    </w:p>
    <w:p w14:paraId="7ACD3F70" w14:textId="77777777" w:rsidR="00FA65DC" w:rsidRDefault="00FA65DC" w:rsidP="00FA65DC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5807"/>
      </w:tblGrid>
      <w:tr w:rsidR="00FA65DC" w:rsidRPr="00066C81" w14:paraId="6D366A07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2F07967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Project Reference</w:t>
            </w:r>
          </w:p>
        </w:tc>
        <w:tc>
          <w:tcPr>
            <w:tcW w:w="5807" w:type="dxa"/>
          </w:tcPr>
          <w:p w14:paraId="51240090" w14:textId="0406FDEE" w:rsidR="00FA65DC" w:rsidRPr="00066C81" w:rsidRDefault="008216CE" w:rsidP="00745670">
            <w:r>
              <w:t xml:space="preserve">RS Pearl </w:t>
            </w:r>
          </w:p>
        </w:tc>
      </w:tr>
    </w:tbl>
    <w:p w14:paraId="5B8E86F4" w14:textId="77777777" w:rsidR="00FA65DC" w:rsidRDefault="00FA65DC" w:rsidP="00FA65DC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2693"/>
        <w:gridCol w:w="1843"/>
        <w:gridCol w:w="1271"/>
      </w:tblGrid>
      <w:tr w:rsidR="00FA65DC" w:rsidRPr="00066C81" w14:paraId="322E1222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05DC149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First Supervisor</w:t>
            </w:r>
          </w:p>
        </w:tc>
        <w:tc>
          <w:tcPr>
            <w:tcW w:w="5807" w:type="dxa"/>
            <w:gridSpan w:val="3"/>
          </w:tcPr>
          <w:p w14:paraId="670E7F14" w14:textId="3F16C8CF" w:rsidR="00FA65DC" w:rsidRPr="00066C81" w:rsidRDefault="002F434B" w:rsidP="00745670">
            <w:r>
              <w:t xml:space="preserve">Dr </w:t>
            </w:r>
            <w:r w:rsidR="0032071E">
              <w:t>John E. Pearl, Ph.D., FHEA</w:t>
            </w:r>
          </w:p>
        </w:tc>
      </w:tr>
      <w:tr w:rsidR="00FA65DC" w:rsidRPr="00066C81" w14:paraId="15ED5BBE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2C7A837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School/Department</w:t>
            </w:r>
          </w:p>
        </w:tc>
        <w:tc>
          <w:tcPr>
            <w:tcW w:w="5807" w:type="dxa"/>
            <w:gridSpan w:val="3"/>
          </w:tcPr>
          <w:p w14:paraId="731208ED" w14:textId="0B187339" w:rsidR="00FA65DC" w:rsidRPr="00066C81" w:rsidRDefault="00161B30" w:rsidP="00745670">
            <w:r>
              <w:t xml:space="preserve">Department of Respiratory Sciences </w:t>
            </w:r>
          </w:p>
        </w:tc>
      </w:tr>
      <w:tr w:rsidR="00FA65DC" w:rsidRPr="00066C81" w14:paraId="3C049093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4DE55460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 xml:space="preserve">Email </w:t>
            </w:r>
          </w:p>
        </w:tc>
        <w:tc>
          <w:tcPr>
            <w:tcW w:w="2693" w:type="dxa"/>
          </w:tcPr>
          <w:p w14:paraId="71E2C43C" w14:textId="22B26B32" w:rsidR="00FA65DC" w:rsidRPr="00066C81" w:rsidRDefault="002F434B" w:rsidP="00745670">
            <w:hyperlink r:id="rId11" w:history="1">
              <w:r w:rsidRPr="00081948">
                <w:rPr>
                  <w:rStyle w:val="Hyperlink"/>
                </w:rPr>
                <w:t>jep38@leicester.ac.uk</w:t>
              </w:r>
            </w:hyperlink>
            <w:r>
              <w:t xml:space="preserve"> 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238F1813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439B687E" w14:textId="40041E5B" w:rsidR="00FA65DC" w:rsidRPr="00066C81" w:rsidRDefault="00F96D30" w:rsidP="00745670">
            <w:r>
              <w:t>7910</w:t>
            </w:r>
          </w:p>
        </w:tc>
      </w:tr>
    </w:tbl>
    <w:p w14:paraId="162B3956" w14:textId="77777777" w:rsidR="00FA65DC" w:rsidRDefault="00FA65DC" w:rsidP="00FA65DC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2664"/>
        <w:gridCol w:w="1843"/>
        <w:gridCol w:w="1271"/>
      </w:tblGrid>
      <w:tr w:rsidR="00FA65DC" w14:paraId="65C977B5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13435B3B" w14:textId="77777777" w:rsidR="00FA65DC" w:rsidRPr="00B11D52" w:rsidRDefault="00FA65DC" w:rsidP="00745670">
            <w:pPr>
              <w:rPr>
                <w:b/>
              </w:rPr>
            </w:pPr>
            <w:r>
              <w:rPr>
                <w:b/>
              </w:rPr>
              <w:t>Second Supervisor</w:t>
            </w:r>
          </w:p>
        </w:tc>
        <w:tc>
          <w:tcPr>
            <w:tcW w:w="5778" w:type="dxa"/>
            <w:gridSpan w:val="3"/>
          </w:tcPr>
          <w:p w14:paraId="1A0FA8BF" w14:textId="01760509" w:rsidR="00FA65DC" w:rsidRDefault="002F434B" w:rsidP="00951B69">
            <w:r>
              <w:t xml:space="preserve">Dr </w:t>
            </w:r>
            <w:r w:rsidR="00951B69">
              <w:t>Natalie Garton, Ph.D., FHEA</w:t>
            </w:r>
          </w:p>
        </w:tc>
      </w:tr>
      <w:tr w:rsidR="00FA65DC" w14:paraId="58044821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7D02502A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School/Department</w:t>
            </w:r>
          </w:p>
        </w:tc>
        <w:tc>
          <w:tcPr>
            <w:tcW w:w="5778" w:type="dxa"/>
            <w:gridSpan w:val="3"/>
          </w:tcPr>
          <w:p w14:paraId="5CCA4D4C" w14:textId="554546F1" w:rsidR="00FA65DC" w:rsidRDefault="00951B69" w:rsidP="00745670">
            <w:r>
              <w:t>Department of Respiratory Sciences</w:t>
            </w:r>
          </w:p>
        </w:tc>
      </w:tr>
      <w:tr w:rsidR="00FA65DC" w14:paraId="64AE7F63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37500CEE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 xml:space="preserve">Email </w:t>
            </w:r>
          </w:p>
        </w:tc>
        <w:tc>
          <w:tcPr>
            <w:tcW w:w="2664" w:type="dxa"/>
          </w:tcPr>
          <w:p w14:paraId="150CD25E" w14:textId="2FBD401E" w:rsidR="00FA65DC" w:rsidRDefault="00951B69" w:rsidP="00745670">
            <w:r>
              <w:t>njg17@le.ac.uk</w:t>
            </w:r>
            <w:r>
              <w:tab/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27EF13B3" w14:textId="77777777" w:rsidR="00FA65DC" w:rsidRPr="008D3AC2" w:rsidRDefault="00FA65DC" w:rsidP="00745670">
            <w:pPr>
              <w:rPr>
                <w:b/>
              </w:rPr>
            </w:pPr>
            <w:r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19D392AC" w14:textId="74B45A47" w:rsidR="00FA65DC" w:rsidRDefault="00951B69" w:rsidP="00745670">
            <w:r>
              <w:t>1415</w:t>
            </w:r>
          </w:p>
        </w:tc>
      </w:tr>
    </w:tbl>
    <w:p w14:paraId="1559EDEE" w14:textId="77777777" w:rsidR="00FA65DC" w:rsidRDefault="00FA65DC" w:rsidP="00FA65DC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5778"/>
      </w:tblGrid>
      <w:tr w:rsidR="00FA65DC" w14:paraId="7F52B305" w14:textId="77777777" w:rsidTr="0207F738">
        <w:tc>
          <w:tcPr>
            <w:tcW w:w="3256" w:type="dxa"/>
            <w:shd w:val="clear" w:color="auto" w:fill="F2F2F2" w:themeFill="background1" w:themeFillShade="F2"/>
          </w:tcPr>
          <w:p w14:paraId="36098BB1" w14:textId="77777777" w:rsidR="00FA65DC" w:rsidRPr="00B11D52" w:rsidRDefault="00FA65DC" w:rsidP="00745670">
            <w:pPr>
              <w:rPr>
                <w:b/>
              </w:rPr>
            </w:pPr>
            <w:r>
              <w:rPr>
                <w:b/>
              </w:rPr>
              <w:t>Additional Supervisor</w:t>
            </w:r>
          </w:p>
        </w:tc>
        <w:tc>
          <w:tcPr>
            <w:tcW w:w="5778" w:type="dxa"/>
          </w:tcPr>
          <w:p w14:paraId="2740E30A" w14:textId="168F8A2B" w:rsidR="00FA65DC" w:rsidRDefault="39A44463" w:rsidP="00745670">
            <w:r>
              <w:t xml:space="preserve">Christopher Holmes, PhD, </w:t>
            </w:r>
            <w:proofErr w:type="spellStart"/>
            <w:r>
              <w:t>FRCPath</w:t>
            </w:r>
            <w:proofErr w:type="spellEnd"/>
            <w:r>
              <w:t xml:space="preserve">. Dept. Of Respiratory Sciences </w:t>
            </w:r>
            <w:proofErr w:type="spellStart"/>
            <w:r>
              <w:t>UoL</w:t>
            </w:r>
            <w:proofErr w:type="spellEnd"/>
            <w:r>
              <w:t xml:space="preserve"> and Department of Clinical Microbiology</w:t>
            </w:r>
            <w:r w:rsidR="4E261D28">
              <w:t xml:space="preserve"> University Hospitals of Leicester NHS Trust. Email cwh17@leicester.ac.uk</w:t>
            </w:r>
          </w:p>
        </w:tc>
      </w:tr>
    </w:tbl>
    <w:p w14:paraId="22AAD675" w14:textId="77777777" w:rsidR="00FA65DC" w:rsidRDefault="00FA65DC" w:rsidP="00FA65DC">
      <w:pPr>
        <w:spacing w:after="0" w:line="240" w:lineRule="auto"/>
        <w:rPr>
          <w:b/>
          <w:u w:val="single"/>
        </w:rPr>
      </w:pPr>
    </w:p>
    <w:p w14:paraId="0EF201ED" w14:textId="77777777" w:rsidR="00FA65DC" w:rsidRPr="006B05B2" w:rsidRDefault="00FA65DC" w:rsidP="00FA65DC">
      <w:pPr>
        <w:spacing w:after="0" w:line="240" w:lineRule="auto"/>
        <w:rPr>
          <w:b/>
          <w:i/>
        </w:rPr>
      </w:pPr>
      <w:r w:rsidRPr="006B05B2">
        <w:rPr>
          <w:b/>
        </w:rPr>
        <w:t xml:space="preserve">Section 2 – </w:t>
      </w:r>
      <w:r w:rsidRPr="006B05B2">
        <w:rPr>
          <w:b/>
          <w:i/>
        </w:rPr>
        <w:t>Project Inform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425"/>
        <w:gridCol w:w="6611"/>
      </w:tblGrid>
      <w:tr w:rsidR="00FA65DC" w14:paraId="32F16E9A" w14:textId="77777777" w:rsidTr="00745670">
        <w:tc>
          <w:tcPr>
            <w:tcW w:w="1980" w:type="dxa"/>
            <w:shd w:val="clear" w:color="auto" w:fill="F2F2F2" w:themeFill="background1" w:themeFillShade="F2"/>
          </w:tcPr>
          <w:p w14:paraId="75409625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Project Title</w:t>
            </w:r>
          </w:p>
          <w:p w14:paraId="49CCFA5C" w14:textId="77777777" w:rsidR="00FA65DC" w:rsidRPr="00B11D52" w:rsidRDefault="00FA65DC" w:rsidP="00745670">
            <w:pPr>
              <w:rPr>
                <w:b/>
              </w:rPr>
            </w:pPr>
          </w:p>
        </w:tc>
        <w:tc>
          <w:tcPr>
            <w:tcW w:w="7036" w:type="dxa"/>
            <w:gridSpan w:val="2"/>
          </w:tcPr>
          <w:p w14:paraId="57AD6B12" w14:textId="6094D9D8" w:rsidR="00FA65DC" w:rsidRDefault="00012479" w:rsidP="00745670">
            <w:r>
              <w:rPr>
                <w:rStyle w:val="normaltextrun"/>
                <w:b/>
                <w:bCs/>
                <w:sz w:val="28"/>
                <w:szCs w:val="28"/>
              </w:rPr>
              <w:t>Hypoxia-mediated m</w:t>
            </w:r>
            <w:r w:rsidR="000E572B">
              <w:rPr>
                <w:rStyle w:val="normaltextrun"/>
                <w:b/>
                <w:bCs/>
                <w:sz w:val="28"/>
                <w:szCs w:val="28"/>
              </w:rPr>
              <w:t xml:space="preserve">odulation of </w:t>
            </w:r>
            <w:r w:rsidR="0032071E">
              <w:rPr>
                <w:rStyle w:val="normaltextrun"/>
                <w:b/>
                <w:bCs/>
                <w:sz w:val="28"/>
                <w:szCs w:val="28"/>
              </w:rPr>
              <w:t>a</w:t>
            </w:r>
            <w:r w:rsidR="00BB45AF">
              <w:rPr>
                <w:rStyle w:val="normaltextrun"/>
                <w:b/>
                <w:bCs/>
                <w:sz w:val="28"/>
                <w:szCs w:val="28"/>
              </w:rPr>
              <w:t>ntibiotic</w:t>
            </w:r>
            <w:r w:rsidR="00453FEF">
              <w:rPr>
                <w:rStyle w:val="normaltextrun"/>
                <w:b/>
                <w:bCs/>
                <w:sz w:val="28"/>
                <w:szCs w:val="28"/>
              </w:rPr>
              <w:t xml:space="preserve"> resistance</w:t>
            </w:r>
            <w:r w:rsidR="009A0138">
              <w:rPr>
                <w:rStyle w:val="normaltextrun"/>
                <w:b/>
                <w:bCs/>
                <w:sz w:val="28"/>
                <w:szCs w:val="28"/>
              </w:rPr>
              <w:t xml:space="preserve"> </w:t>
            </w:r>
            <w:r w:rsidR="000E572B">
              <w:rPr>
                <w:rStyle w:val="normaltextrun"/>
                <w:b/>
                <w:bCs/>
                <w:sz w:val="28"/>
                <w:szCs w:val="28"/>
              </w:rPr>
              <w:t xml:space="preserve">and susceptibility </w:t>
            </w:r>
            <w:r w:rsidR="00184C7A">
              <w:rPr>
                <w:rStyle w:val="normaltextrun"/>
                <w:b/>
                <w:bCs/>
                <w:sz w:val="28"/>
                <w:szCs w:val="28"/>
              </w:rPr>
              <w:t>in</w:t>
            </w:r>
            <w:r w:rsidR="008B55C8">
              <w:rPr>
                <w:rStyle w:val="normaltextrun"/>
                <w:b/>
                <w:bCs/>
                <w:sz w:val="28"/>
                <w:szCs w:val="28"/>
              </w:rPr>
              <w:t xml:space="preserve"> </w:t>
            </w:r>
            <w:r w:rsidR="0082333B">
              <w:rPr>
                <w:rStyle w:val="normaltextrun"/>
                <w:b/>
                <w:bCs/>
                <w:sz w:val="28"/>
                <w:szCs w:val="28"/>
              </w:rPr>
              <w:t>clinical n</w:t>
            </w:r>
            <w:r w:rsidR="009A0138">
              <w:rPr>
                <w:rStyle w:val="normaltextrun"/>
                <w:b/>
                <w:bCs/>
                <w:sz w:val="28"/>
                <w:szCs w:val="28"/>
              </w:rPr>
              <w:t xml:space="preserve">on-tuberculous mycobacteria </w:t>
            </w:r>
            <w:r w:rsidR="000740C0">
              <w:rPr>
                <w:rStyle w:val="normaltextrun"/>
                <w:b/>
                <w:bCs/>
                <w:sz w:val="28"/>
                <w:szCs w:val="28"/>
              </w:rPr>
              <w:t xml:space="preserve"> </w:t>
            </w:r>
            <w:r w:rsidR="00453FEF">
              <w:rPr>
                <w:rStyle w:val="normaltextrun"/>
                <w:b/>
                <w:bCs/>
                <w:sz w:val="28"/>
                <w:szCs w:val="28"/>
              </w:rPr>
              <w:t xml:space="preserve"> </w:t>
            </w:r>
          </w:p>
        </w:tc>
      </w:tr>
      <w:tr w:rsidR="00FA65DC" w14:paraId="2B452CC2" w14:textId="77777777" w:rsidTr="00745670">
        <w:tc>
          <w:tcPr>
            <w:tcW w:w="1980" w:type="dxa"/>
            <w:vMerge w:val="restart"/>
            <w:shd w:val="clear" w:color="auto" w:fill="F2F2F2" w:themeFill="background1" w:themeFillShade="F2"/>
          </w:tcPr>
          <w:p w14:paraId="732CD459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Project Highlights:</w:t>
            </w:r>
          </w:p>
        </w:tc>
        <w:tc>
          <w:tcPr>
            <w:tcW w:w="425" w:type="dxa"/>
            <w:shd w:val="clear" w:color="auto" w:fill="F2F2F2" w:themeFill="background1" w:themeFillShade="F2"/>
          </w:tcPr>
          <w:p w14:paraId="19DB4256" w14:textId="77777777" w:rsidR="00FA65DC" w:rsidRDefault="00FA65DC" w:rsidP="00745670">
            <w:r>
              <w:t>1.</w:t>
            </w:r>
          </w:p>
        </w:tc>
        <w:tc>
          <w:tcPr>
            <w:tcW w:w="6611" w:type="dxa"/>
          </w:tcPr>
          <w:p w14:paraId="0B8C9538" w14:textId="1974EFB4" w:rsidR="00FA65DC" w:rsidRDefault="00BF2E2B" w:rsidP="00745670">
            <w:r>
              <w:t xml:space="preserve">Clinical Non-tuberculosis </w:t>
            </w:r>
            <w:r w:rsidR="00CC2851">
              <w:t xml:space="preserve">mycobacteria [NTM] </w:t>
            </w:r>
            <w:r w:rsidR="00912268">
              <w:t xml:space="preserve">isolates </w:t>
            </w:r>
            <w:r w:rsidR="00CC2851">
              <w:t xml:space="preserve">will be screened for antibiotic resistance/susceptibility </w:t>
            </w:r>
            <w:r w:rsidR="00912268">
              <w:t xml:space="preserve">under </w:t>
            </w:r>
            <w:proofErr w:type="spellStart"/>
            <w:r w:rsidR="00912268">
              <w:t>oxic</w:t>
            </w:r>
            <w:proofErr w:type="spellEnd"/>
            <w:r w:rsidR="00912268">
              <w:t>, hypoxic and anoxic conditions</w:t>
            </w:r>
            <w:r w:rsidR="0071612F">
              <w:t>.</w:t>
            </w:r>
          </w:p>
        </w:tc>
      </w:tr>
      <w:tr w:rsidR="00FA65DC" w14:paraId="55CCBDBC" w14:textId="77777777" w:rsidTr="00745670">
        <w:tc>
          <w:tcPr>
            <w:tcW w:w="1980" w:type="dxa"/>
            <w:vMerge/>
            <w:shd w:val="clear" w:color="auto" w:fill="F2F2F2" w:themeFill="background1" w:themeFillShade="F2"/>
          </w:tcPr>
          <w:p w14:paraId="17D2D6C9" w14:textId="77777777" w:rsidR="00FA65DC" w:rsidRDefault="00FA65DC" w:rsidP="00745670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0E869B5D" w14:textId="77777777" w:rsidR="00FA65DC" w:rsidRDefault="00FA65DC" w:rsidP="00745670">
            <w:r>
              <w:t>2.</w:t>
            </w:r>
          </w:p>
        </w:tc>
        <w:tc>
          <w:tcPr>
            <w:tcW w:w="6611" w:type="dxa"/>
          </w:tcPr>
          <w:p w14:paraId="5D02F70E" w14:textId="2D3EAC93" w:rsidR="00FA65DC" w:rsidRDefault="0071612F" w:rsidP="00745670">
            <w:r>
              <w:t>For those isolates that exhibit increased resistance</w:t>
            </w:r>
            <w:r w:rsidR="00734E16">
              <w:t xml:space="preserve"> to frontline drugs </w:t>
            </w:r>
            <w:r w:rsidR="00A86372">
              <w:t>under conditions of oxygen</w:t>
            </w:r>
            <w:r w:rsidR="005E0828">
              <w:t xml:space="preserve"> </w:t>
            </w:r>
            <w:r w:rsidR="00A86372">
              <w:t xml:space="preserve">limitation, </w:t>
            </w:r>
            <w:r w:rsidR="00734E16">
              <w:t xml:space="preserve">gene expression and phenotypic </w:t>
            </w:r>
            <w:r w:rsidR="00B85C7B">
              <w:t xml:space="preserve">analysis will identify the </w:t>
            </w:r>
            <w:r w:rsidR="000A67A0">
              <w:t xml:space="preserve">mechanistic </w:t>
            </w:r>
            <w:r w:rsidR="00B85C7B">
              <w:t>basis for th</w:t>
            </w:r>
            <w:r w:rsidR="006009AD">
              <w:t xml:space="preserve">eir </w:t>
            </w:r>
            <w:r w:rsidR="005E0828">
              <w:t xml:space="preserve">enhanced </w:t>
            </w:r>
            <w:r w:rsidR="006009AD">
              <w:t>resistance.</w:t>
            </w:r>
            <w:r>
              <w:t xml:space="preserve"> </w:t>
            </w:r>
          </w:p>
        </w:tc>
      </w:tr>
      <w:tr w:rsidR="00FA65DC" w14:paraId="691A2B0B" w14:textId="77777777" w:rsidTr="00745670">
        <w:tc>
          <w:tcPr>
            <w:tcW w:w="1980" w:type="dxa"/>
            <w:vMerge/>
            <w:shd w:val="clear" w:color="auto" w:fill="F2F2F2" w:themeFill="background1" w:themeFillShade="F2"/>
          </w:tcPr>
          <w:p w14:paraId="2A97B37C" w14:textId="77777777" w:rsidR="00FA65DC" w:rsidRDefault="00FA65DC" w:rsidP="00745670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18CD5BE3" w14:textId="77777777" w:rsidR="00FA65DC" w:rsidRDefault="00FA65DC" w:rsidP="00745670">
            <w:r>
              <w:t>3.</w:t>
            </w:r>
          </w:p>
        </w:tc>
        <w:tc>
          <w:tcPr>
            <w:tcW w:w="6611" w:type="dxa"/>
          </w:tcPr>
          <w:p w14:paraId="194AE404" w14:textId="020002B4" w:rsidR="00FA65DC" w:rsidRDefault="001B77AC" w:rsidP="00745670">
            <w:r>
              <w:t xml:space="preserve">Human and mouse </w:t>
            </w:r>
            <w:r w:rsidR="00496827">
              <w:t xml:space="preserve">macrophage </w:t>
            </w:r>
            <w:r>
              <w:t xml:space="preserve">cell lines will be used to </w:t>
            </w:r>
            <w:r w:rsidR="00FF57CB">
              <w:t xml:space="preserve">investigate the impact of hypoxia on </w:t>
            </w:r>
            <w:r w:rsidR="00F93688">
              <w:t xml:space="preserve">cellular activation </w:t>
            </w:r>
            <w:r w:rsidR="00DE4744">
              <w:t xml:space="preserve">leading to </w:t>
            </w:r>
            <w:r w:rsidR="00055B58">
              <w:t xml:space="preserve">antimycobacterial </w:t>
            </w:r>
            <w:r w:rsidR="00DC04C9">
              <w:t>effector function</w:t>
            </w:r>
            <w:r w:rsidR="00055B58">
              <w:t xml:space="preserve"> </w:t>
            </w:r>
            <w:r w:rsidR="00F93688">
              <w:t>in the presence of frontline antibiotics.</w:t>
            </w:r>
            <w:r>
              <w:t xml:space="preserve"> </w:t>
            </w:r>
            <w:r w:rsidR="002B5774">
              <w:t xml:space="preserve"> </w:t>
            </w:r>
          </w:p>
        </w:tc>
      </w:tr>
      <w:tr w:rsidR="00FA65DC" w14:paraId="045BF4FC" w14:textId="77777777" w:rsidTr="00745670">
        <w:tc>
          <w:tcPr>
            <w:tcW w:w="9016" w:type="dxa"/>
            <w:gridSpan w:val="3"/>
            <w:shd w:val="clear" w:color="auto" w:fill="F2F2F2" w:themeFill="background1" w:themeFillShade="F2"/>
          </w:tcPr>
          <w:p w14:paraId="2BF22AAD" w14:textId="77777777" w:rsidR="00FA65DC" w:rsidRDefault="00FA65DC" w:rsidP="00745670">
            <w:r>
              <w:rPr>
                <w:b/>
              </w:rPr>
              <w:t xml:space="preserve">Project Summary </w:t>
            </w:r>
          </w:p>
        </w:tc>
      </w:tr>
      <w:tr w:rsidR="00FA65DC" w14:paraId="2100A649" w14:textId="77777777" w:rsidTr="00745670">
        <w:tc>
          <w:tcPr>
            <w:tcW w:w="9016" w:type="dxa"/>
            <w:gridSpan w:val="3"/>
          </w:tcPr>
          <w:p w14:paraId="5832D746" w14:textId="38E950F9" w:rsidR="00DA13D0" w:rsidRPr="00546477" w:rsidRDefault="00C866D4" w:rsidP="00C866D4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546477">
              <w:rPr>
                <w:rStyle w:val="normaltextrun"/>
                <w:rFonts w:asciiTheme="minorHAnsi" w:hAnsiTheme="minorHAnsi" w:cstheme="minorHAnsi"/>
                <w:b/>
                <w:bCs/>
                <w:sz w:val="22"/>
                <w:szCs w:val="22"/>
                <w:lang w:val="en-GB"/>
              </w:rPr>
              <w:t xml:space="preserve">Clinical problem.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Antibiotic treatment of pulmonary </w:t>
            </w:r>
            <w:r w:rsidR="009674C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disease </w:t>
            </w:r>
            <w:r w:rsidR="009674C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caused </w:t>
            </w:r>
            <w:r w:rsidR="005A2A79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by </w:t>
            </w:r>
            <w:r w:rsidR="009674C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>non-tuberculous mycobacteria</w:t>
            </w:r>
            <w:r w:rsidR="0034756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 [NTM]</w:t>
            </w:r>
            <w:r w:rsidR="009674C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8E3E6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often require</w:t>
            </w:r>
            <w:r w:rsidR="00973D1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s</w:t>
            </w:r>
            <w:r w:rsidR="008E3E6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months of multidrug therapy </w:t>
            </w:r>
            <w:r w:rsidR="00C07DC6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yet</w:t>
            </w:r>
            <w:r w:rsidR="00F0093C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 treatment failure remains a </w:t>
            </w:r>
            <w:r w:rsidR="00F6636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>significant risk</w:t>
            </w:r>
            <w:r w:rsidR="004705D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4705D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Hb3BhbGFzd2FteTwvQXV0aG9yPjxZZWFyPjIwMjA8L1ll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Hb3BhbGFzd2FteTwvQXV0aG9yPjxZZWFyPjIwMjA8L1ll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="004705D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</w:r>
            <w:r w:rsidR="004705D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</w:rPr>
              <w:t>1, 2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</w:rPr>
              <w:t>)</w:t>
            </w:r>
            <w:r w:rsidR="004705D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="008E3E6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.</w:t>
            </w:r>
            <w:r w:rsidR="008E3E6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 </w:t>
            </w:r>
            <w:r w:rsidR="00826C30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P</w:t>
            </w:r>
            <w:r w:rsidR="00EE5B10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ulmonary NTM disease </w:t>
            </w:r>
            <w:r w:rsidR="00826C30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is caused by </w:t>
            </w:r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avium,</w:t>
            </w:r>
            <w:r w:rsidR="00BF3D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 xml:space="preserve">M. </w:t>
            </w:r>
            <w:proofErr w:type="spellStart"/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intracellulare</w:t>
            </w:r>
            <w:proofErr w:type="spellEnd"/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, M. chimaera</w:t>
            </w:r>
            <w:r w:rsidR="00BF3D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0E74C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and</w:t>
            </w:r>
            <w:r w:rsidR="00C07DC6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/or</w:t>
            </w:r>
            <w:r w:rsidR="00BF3D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 xml:space="preserve">M. </w:t>
            </w:r>
            <w:proofErr w:type="spellStart"/>
            <w:r w:rsidR="00BF3D45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abscessus</w:t>
            </w:r>
            <w:proofErr w:type="spellEnd"/>
            <w:r w:rsidR="00EE5B10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,</w:t>
            </w:r>
            <w:r w:rsidR="00EE5B10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</w:rPr>
              <w:t xml:space="preserve"> </w:t>
            </w:r>
            <w:r w:rsidR="00C976C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all</w:t>
            </w:r>
            <w:r w:rsidR="00EE5B1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EE5B1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of which </w:t>
            </w:r>
            <w:r w:rsidR="00BF3D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share formidable innate resistance to antibiotics </w:t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MaTwvQXV0aG9yPjxZZWFyPjIwMTc8L1llYXI+PFJlY051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MaTwvQXV0aG9yPjxZZWFyPjIwMTc8L1llYXI+PFJlY051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  <w:lang w:val="en-GB"/>
              </w:rPr>
              <w:t>3, 4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)</w:t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D25269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and whose </w:t>
            </w:r>
            <w:r w:rsidR="000E752F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treatment failure </w:t>
            </w:r>
            <w:r w:rsidR="00CC2CE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rates </w:t>
            </w:r>
            <w:r w:rsidR="00D25269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correlate with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greater tissue involvement and persistence of </w:t>
            </w:r>
            <w:r w:rsidR="000020C1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mycobacteria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in the sputum</w:t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NaW48L0F1dGhvcj48WWVhcj4yMDE1PC9ZZWFyPjxSZWNO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NaW48L0F1dGhvcj48WWVhcj4yMDE1PC9ZZWFyPjxSZWNO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  <w:lang w:val="en-GB"/>
              </w:rPr>
              <w:t>2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)</w:t>
            </w:r>
            <w:r w:rsidR="00E47F4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. Meta-</w:t>
            </w:r>
            <w:r w:rsidR="00026761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analys</w:t>
            </w:r>
            <w:r w:rsidR="00490920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es </w:t>
            </w:r>
            <w:r w:rsidR="00FC59E3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report</w:t>
            </w:r>
            <w:r w:rsidR="003B17FD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 that </w:t>
            </w:r>
            <w:r w:rsidR="00E144F2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failure </w:t>
            </w:r>
            <w:r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rates can reach 61% </w:t>
            </w:r>
            <w:r w:rsidR="00E47F40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fldChar w:fldCharType="begin"/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instrText xml:space="preserve"> ADDIN EN.CITE &lt;EndNote&gt;&lt;Cite&gt;&lt;Author&gt;Xu&lt;/Author&gt;&lt;Year&gt;2014&lt;/Year&gt;&lt;RecNum&gt;3&lt;/RecNum&gt;&lt;DisplayText&gt;(&lt;style face="italic"&gt;5&lt;/style&gt;)&lt;/DisplayText&gt;&lt;record&gt;&lt;rec-number&gt;3&lt;/rec-number&gt;&lt;foreign-keys&gt;&lt;key app="EN" db-id="0rvpsad0csta9ae2s2pxs0249pd0aewp2ewp" timestamp="1666963550"&gt;3&lt;/key&gt;&lt;/foreign-keys&gt;&lt;ref-type name="Journal Article"&gt;17&lt;/ref-type&gt;&lt;contributors&gt;&lt;authors&gt;&lt;author&gt;Xu, H. B.&lt;/author&gt;&lt;author&gt;Jiang, R. H.&lt;/author&gt;&lt;author&gt;Li, L.&lt;/author&gt;&lt;/authors&gt;&lt;/contributors&gt;&lt;auth-address&gt;Department of Clinical Pharmacy, Shanghai Tenth People&amp;apos;s Hospital, Tongji University School of Medicine, Shanghai, 200072, China, xuhongbin@tongji.edu.cn.&lt;/auth-address&gt;&lt;titles&gt;&lt;title&gt;Treatment outcomes for Mycobacterium avium complex: a systematic review and meta-analysis&lt;/title&gt;&lt;secondary-title&gt;Eur J Clin Microbiol Infect Dis&lt;/secondary-title&gt;&lt;/titles&gt;&lt;periodical&gt;&lt;full-title&gt;Eur J Clin Microbiol Infect Dis&lt;/full-title&gt;&lt;/periodical&gt;&lt;pages&gt;347-58&lt;/pages&gt;&lt;volume&gt;33&lt;/volume&gt;&lt;number&gt;3&lt;/number&gt;&lt;edition&gt;2013/08/28&lt;/edition&gt;&lt;keywords&gt;&lt;keyword&gt;AIDS-Related Opportunistic Infections/drug therapy/microbiology&lt;/keyword&gt;&lt;keyword&gt;Anti-Bacterial Agents/*administration &amp;amp; dosage&lt;/keyword&gt;&lt;keyword&gt;HIV Infections/microbiology&lt;/keyword&gt;&lt;keyword&gt;Humans&lt;/keyword&gt;&lt;keyword&gt;*Mycobacterium avium Complex&lt;/keyword&gt;&lt;keyword&gt;Mycobacterium avium-intracellulare Infection/*drug therapy/virology&lt;/keyword&gt;&lt;keyword&gt;Treatment Outcome&lt;/keyword&gt;&lt;/keywords&gt;&lt;dates&gt;&lt;year&gt;2014&lt;/year&gt;&lt;pub-dates&gt;&lt;date&gt;Mar&lt;/date&gt;&lt;/pub-dates&gt;&lt;/dates&gt;&lt;isbn&gt;1435-4373 (Electronic)&amp;#xD;0934-9723 (Linking)&lt;/isbn&gt;&lt;accession-num&gt;23979729&lt;/accession-num&gt;&lt;urls&gt;&lt;related-urls&gt;&lt;url&gt;https://www.ncbi.nlm.nih.gov/pubmed/23979729&lt;/url&gt;&lt;/related-urls&gt;&lt;/urls&gt;&lt;electronic-resource-num&gt;10.1007/s10096-013-1962-1&lt;/electronic-resource-num&gt;&lt;/record&gt;&lt;/Cite&gt;&lt;/EndNote&gt;</w:instrText>
            </w:r>
            <w:r w:rsidR="00E47F40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color w:val="000000"/>
                <w:sz w:val="22"/>
                <w:szCs w:val="22"/>
                <w:lang w:val="en-GB"/>
              </w:rPr>
              <w:t>5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lang w:val="en-GB"/>
              </w:rPr>
              <w:t>)</w:t>
            </w:r>
            <w:r w:rsidR="00E47F40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fldChar w:fldCharType="end"/>
            </w:r>
            <w:r w:rsidR="005C11C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 </w:t>
            </w:r>
            <w:r w:rsidR="00EA2AFA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while long-ter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recrudescence </w:t>
            </w:r>
            <w:r w:rsidR="009D0A3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begin">
                <w:fldData xml:space="preserve">PEVuZE5vdGU+PENpdGU+PEF1dGhvcj5IZW5rbGU8L0F1dGhvcj48WWVhcj4yMDE3PC9ZZWFyPjxS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begin">
                <w:fldData xml:space="preserve">PEVuZE5vdGU+PENpdGU+PEF1dGhvcj5IZW5rbGU8L0F1dGhvcj48WWVhcj4yMDE3PC9ZZWFyPjxS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end"/>
            </w:r>
            <w:r w:rsidR="009D0A3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</w:r>
            <w:r w:rsidR="009D0A3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6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)</w:t>
            </w:r>
            <w:r w:rsidR="009D0A3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end"/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EA2AF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can occur </w:t>
            </w:r>
            <w:r w:rsidR="004E56B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in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84.3%</w:t>
            </w:r>
            <w:r w:rsidR="007611B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4E56B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of </w:t>
            </w:r>
            <w:r w:rsidR="00D45711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patients</w:t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KbzwvQXV0aG9yPjxZZWFyPjIwMTQ8L1llYXI+PFJlY051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KbzwvQXV0aG9yPjxZZWFyPjIwMTQ8L1llYXI+PFJlY051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  <w:lang w:val="en-GB"/>
              </w:rPr>
              <w:t>7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)</w:t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.</w:t>
            </w:r>
            <w:r w:rsidR="00423111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 </w:t>
            </w:r>
            <w:r w:rsidR="00172145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It is </w:t>
            </w:r>
            <w:r w:rsidR="005355A9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well-known </w:t>
            </w:r>
            <w:r w:rsidR="00172145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that </w:t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pulmonary </w:t>
            </w:r>
            <w:r w:rsidR="00E60211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NTM</w:t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disease usually presents with radiologic evidence of noncavitary, </w:t>
            </w:r>
            <w:r w:rsidR="00172145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cavitary or </w:t>
            </w:r>
            <w:proofErr w:type="spellStart"/>
            <w:r w:rsidR="00172145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>fibrocavitary</w:t>
            </w:r>
            <w:proofErr w:type="spellEnd"/>
            <w:r w:rsidR="00172145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lang w:val="en-GB"/>
              </w:rPr>
              <w:t xml:space="preserve"> n</w:t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odular bronchiectasis</w:t>
            </w:r>
            <w:r w:rsidR="0044579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4A761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which strongly correlates</w:t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with treatment failure </w:t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Lb2g8L0F1dGhvcj48WWVhcj4yMDE3PC9ZZWFyPjxSZWNO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>
                <w:fldData xml:space="preserve">PEVuZE5vdGU+PENpdGU+PEF1dGhvcj5Lb2g8L0F1dGhvcj48WWVhcj4yMDE3PC9ZZWFyPjxSZWNO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</w:fldData>
              </w:fldCha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.DATA </w:instrText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  <w:lang w:val="en-GB"/>
              </w:rPr>
              <w:t>8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)</w:t>
            </w:r>
            <w:r w:rsidR="009D0A3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9F1103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. These lesions are</w:t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known to be hypoxic </w:t>
            </w:r>
            <w:r w:rsidR="00945FC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begin"/>
            </w:r>
            <w:r w:rsidR="0044394E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instrText xml:space="preserve"> ADDIN EN.CITE &lt;EndNote&gt;&lt;Cite&gt;&lt;Author&gt;Maycher&lt;/Author&gt;&lt;Year&gt;2000&lt;/Year&gt;&lt;RecNum&gt;13&lt;/RecNum&gt;&lt;DisplayText&gt;(&lt;style face="italic"&gt;9&lt;/style&gt;)&lt;/DisplayText&gt;&lt;record&gt;&lt;rec-number&gt;13&lt;/rec-number&gt;&lt;foreign-keys&gt;&lt;key app="EN" db-id="0rvpsad0csta9ae2s2pxs0249pd0aewp2ewp" timestamp="1666963902"&gt;13&lt;/key&gt;&lt;/foreign-keys&gt;&lt;ref-type name="Journal Article"&gt;17&lt;/ref-type&gt;&lt;contributors&gt;&lt;authors&gt;&lt;author&gt;Maycher, B.&lt;/author&gt;&lt;author&gt;O&amp;apos;Connor, R.&lt;/author&gt;&lt;author&gt;Long, R.&lt;/author&gt;&lt;/authors&gt;&lt;/contributors&gt;&lt;auth-address&gt;Department of Radiology, University of Manitoba, Winnipeg.&lt;/auth-address&gt;&lt;titles&gt;&lt;title&gt;Computed tomographic abnormalities in Mycobacterium avium complex lung disease include the mosaic pattern of reduced lung attenuation&lt;/title&gt;&lt;secondary-title&gt;Can Assoc Radiol J&lt;/secondary-title&gt;&lt;/titles&gt;&lt;periodical&gt;&lt;full-title&gt;Can Assoc Radiol J&lt;/full-title&gt;&lt;/periodical&gt;&lt;pages&gt;93-102&lt;/pages&gt;&lt;volume&gt;51&lt;/volume&gt;&lt;number&gt;2&lt;/number&gt;&lt;edition&gt;2000/04/29&lt;/edition&gt;&lt;keywords&gt;&lt;keyword&gt;Aged&lt;/keyword&gt;&lt;keyword&gt;Aged, 80 and over&lt;/keyword&gt;&lt;keyword&gt;Bronchiectasis/*diagnostic imaging&lt;/keyword&gt;&lt;keyword&gt;Female&lt;/keyword&gt;&lt;keyword&gt;Humans&lt;/keyword&gt;&lt;keyword&gt;Lung/diagnostic imaging&lt;/keyword&gt;&lt;keyword&gt;Lung Diseases/*diagnostic imaging&lt;/keyword&gt;&lt;keyword&gt;Lung Diseases, Obstructive/diagnostic imaging&lt;/keyword&gt;&lt;keyword&gt;Male&lt;/keyword&gt;&lt;keyword&gt;Middle Aged&lt;/keyword&gt;&lt;keyword&gt;Mycobacterium avium-intracellulare Infection/*diagnostic imaging&lt;/keyword&gt;&lt;keyword&gt;Pneumonia, Bacterial/diagnostic imaging&lt;/keyword&gt;&lt;keyword&gt;Recurrence&lt;/keyword&gt;&lt;keyword&gt;Solitary Pulmonary Nodule/diagnostic imaging&lt;/keyword&gt;&lt;keyword&gt;*Tomography, X-Ray Computed&lt;/keyword&gt;&lt;/keywords&gt;&lt;dates&gt;&lt;year&gt;2000&lt;/year&gt;&lt;pub-dates&gt;&lt;date&gt;Apr&lt;/date&gt;&lt;/pub-dates&gt;&lt;/dates&gt;&lt;isbn&gt;0846-5371 (Print)&amp;#xD;0846-5371 (Linking)&lt;/isbn&gt;&lt;accession-num&gt;10786917&lt;/accession-num&gt;&lt;urls&gt;&lt;related-urls&gt;&lt;url&gt;https://www.ncbi.nlm.nih.gov/pubmed/10786917&lt;/url&gt;&lt;/related-urls&gt;&lt;/urls&gt;&lt;/record&gt;&lt;/Cite&gt;&lt;/EndNote&gt;</w:instrText>
            </w:r>
            <w:r w:rsidR="00945FC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9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color w:val="000000"/>
                <w:sz w:val="22"/>
                <w:szCs w:val="22"/>
                <w:shd w:val="clear" w:color="auto" w:fill="E1E3E6"/>
                <w:lang w:val="en-GB"/>
              </w:rPr>
              <w:t>)</w:t>
            </w:r>
            <w:r w:rsidR="00945FCB" w:rsidRPr="00546477">
              <w:rPr>
                <w:rStyle w:val="normaltextrun"/>
                <w:rFonts w:asciiTheme="minorHAnsi" w:hAnsiTheme="minorHAnsi" w:cstheme="minorHAnsi"/>
                <w:color w:val="000000"/>
                <w:sz w:val="22"/>
                <w:szCs w:val="22"/>
                <w:shd w:val="clear" w:color="auto" w:fill="E1E3E6"/>
                <w:lang w:val="en-GB"/>
              </w:rPr>
              <w:fldChar w:fldCharType="end"/>
            </w:r>
            <w:r w:rsidR="0017214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.</w:t>
            </w:r>
            <w:r w:rsidR="0017214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 </w:t>
            </w:r>
            <w:r w:rsidR="00DA13D0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Therefore, w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e hypothesize </w:t>
            </w:r>
            <w:r w:rsidR="00DA13D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that </w:t>
            </w:r>
            <w:r w:rsidR="00EF140F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treatment failure </w:t>
            </w:r>
            <w:r w:rsidR="00734F04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is</w:t>
            </w:r>
            <w:r w:rsidR="00EF140F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DA13D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related to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adaptation of</w:t>
            </w:r>
            <w:r w:rsidR="00820EE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mycobacteria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to this oxygen-limited </w:t>
            </w:r>
            <w:r w:rsidR="009D42B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environment</w:t>
            </w:r>
            <w:r w:rsidR="007873B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D53FFC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which</w:t>
            </w:r>
            <w:r w:rsidR="007873BA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9D42B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impacts</w:t>
            </w:r>
            <w:r w:rsidR="009020AE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antibiotic resistance and </w:t>
            </w:r>
            <w:r w:rsidR="005A7A42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susceptibility</w:t>
            </w:r>
            <w:r w:rsidR="00945FC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as we have previously</w:t>
            </w:r>
            <w:r w:rsidR="00086519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suggested</w:t>
            </w:r>
            <w:r w:rsidR="00945FC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945FC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/>
            </w:r>
            <w:r w:rsidR="0044394E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&lt;EndNote&gt;&lt;Cite&gt;&lt;Author&gt;Pearl&lt;/Author&gt;&lt;Year&gt;2018&lt;/Year&gt;&lt;RecNum&gt;8&lt;/RecNum&gt;&lt;DisplayText&gt;(&lt;style face="italic"&gt;10&lt;/style&gt;)&lt;/DisplayText&gt;&lt;record&gt;&lt;rec-number&gt;8&lt;/rec-number&gt;&lt;foreign-keys&gt;&lt;key app="EN" db-id="0rvpsad0csta9ae2s2pxs0249pd0aewp2ewp" timestamp="1666963776"&gt;8&lt;/key&gt;&lt;/foreign-keys&gt;&lt;ref-type name="Journal Article"&gt;17&lt;/ref-type&gt;&lt;contributors&gt;&lt;authors&gt;&lt;author&gt;Pearl, J. E.&lt;/author&gt;&lt;author&gt;Das, M.&lt;/author&gt;&lt;author&gt;Cooper, A. M.&lt;/author&gt;&lt;/authors&gt;&lt;/contributors&gt;&lt;auth-address&gt;Leicester Tuberculosis Research Group (LTBRG), Department of Infection Immunity and Inflammation, University of Leicester, University Road, Leicester LE1 7RH, UK.&lt;/auth-address&gt;&lt;titles&gt;&lt;title&gt;Immunological roulette: Luck or something more? Considering the connections between host and environment in TB&lt;/title&gt;&lt;secondary-title&gt;Cell Mol Immunol&lt;/secondary-title&gt;&lt;/titles&gt;&lt;periodical&gt;&lt;full-title&gt;Cell Mol Immunol&lt;/full-title&gt;&lt;/periodical&gt;&lt;pages&gt;226-232&lt;/pages&gt;&lt;volume&gt;15&lt;/volume&gt;&lt;number&gt;3&lt;/number&gt;&lt;edition&gt;2018/01/30&lt;/edition&gt;&lt;keywords&gt;&lt;keyword&gt;Animals&lt;/keyword&gt;&lt;keyword&gt;Disease Progression&lt;/keyword&gt;&lt;keyword&gt;Gambling&lt;/keyword&gt;&lt;keyword&gt;Granuloma, Respiratory Tract&lt;/keyword&gt;&lt;keyword&gt;Host-Pathogen Interactions&lt;/keyword&gt;&lt;keyword&gt;Humans&lt;/keyword&gt;&lt;keyword&gt;Lung/*pathology&lt;/keyword&gt;&lt;keyword&gt;*Microbiota&lt;/keyword&gt;&lt;keyword&gt;Mycobacterium tuberculosis/*physiology&lt;/keyword&gt;&lt;keyword&gt;Precision Medicine&lt;/keyword&gt;&lt;keyword&gt;Tuberculosis/*immunology&lt;/keyword&gt;&lt;/keywords&gt;&lt;dates&gt;&lt;year&gt;2018&lt;/year&gt;&lt;pub-dates&gt;&lt;date&gt;Mar&lt;/date&gt;&lt;/pub-dates&gt;&lt;/dates&gt;&lt;isbn&gt;2042-0226 (Electronic)&amp;#xD;1672-7681 (Linking)&lt;/isbn&gt;&lt;accession-num&gt;29375129&lt;/accession-num&gt;&lt;urls&gt;&lt;related-urls&gt;&lt;url&gt;https://www.ncbi.nlm.nih.gov/pubmed/29375129&lt;/url&gt;&lt;/related-urls&gt;&lt;/urls&gt;&lt;custom2&gt;PMC5843621&lt;/custom2&gt;&lt;electronic-resource-num&gt;10.1038/cmi.2017.145&lt;/electronic-resource-num&gt;&lt;/record&gt;&lt;/Cite&gt;&lt;/EndNote&gt;</w:instrText>
            </w:r>
            <w:r w:rsidR="00945FC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(</w:t>
            </w:r>
            <w:r w:rsidR="0044394E" w:rsidRPr="0044394E">
              <w:rPr>
                <w:rStyle w:val="normaltextrun"/>
                <w:rFonts w:asciiTheme="minorHAnsi" w:hAnsiTheme="minorHAnsi" w:cstheme="minorHAnsi"/>
                <w:i/>
                <w:noProof/>
                <w:sz w:val="22"/>
                <w:szCs w:val="22"/>
                <w:lang w:val="en-GB"/>
              </w:rPr>
              <w:t>10</w:t>
            </w:r>
            <w:r w:rsidR="0044394E">
              <w:rPr>
                <w:rStyle w:val="normaltextrun"/>
                <w:rFonts w:asciiTheme="minorHAnsi" w:hAnsiTheme="minorHAnsi" w:cstheme="minorHAnsi"/>
                <w:noProof/>
                <w:sz w:val="22"/>
                <w:szCs w:val="22"/>
                <w:lang w:val="en-GB"/>
              </w:rPr>
              <w:t>)</w:t>
            </w:r>
            <w:r w:rsidR="00945FCB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="005A7A42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.</w:t>
            </w:r>
          </w:p>
          <w:p w14:paraId="1EC208F8" w14:textId="77777777" w:rsidR="00DA13D0" w:rsidRPr="00546477" w:rsidRDefault="00DA13D0" w:rsidP="00C866D4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  <w:p w14:paraId="4CDC8C77" w14:textId="12B8171D" w:rsidR="00F51E83" w:rsidRPr="00546477" w:rsidRDefault="00C866D4" w:rsidP="00C866D4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546477">
              <w:rPr>
                <w:rStyle w:val="normaltextrun"/>
                <w:rFonts w:asciiTheme="minorHAnsi" w:hAnsiTheme="minorHAnsi" w:cstheme="minorHAnsi"/>
                <w:b/>
                <w:bCs/>
                <w:sz w:val="22"/>
                <w:szCs w:val="22"/>
                <w:lang w:val="en-GB"/>
              </w:rPr>
              <w:t xml:space="preserve">Preliminary Data.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We have discovered </w:t>
            </w:r>
            <w:r w:rsidR="00445795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that</w:t>
            </w:r>
            <w:r w:rsidR="00BF707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aviu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BF707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is capable of 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survival and growth in the absence of oxygen</w:t>
            </w:r>
            <w:r w:rsidR="00830D43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.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 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Our working model is that </w:t>
            </w:r>
            <w:r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aviu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[and likely other </w:t>
            </w:r>
            <w:r w:rsidR="008614F9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NT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species, too] are capable of survival and replication in conditions where oxygen is highly limited. We have demonstrated that</w:t>
            </w:r>
            <w:r w:rsidR="001578D8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aviu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can replicate exponentially in a nearly oxygen-free environment under conditions that kill </w:t>
            </w:r>
            <w:r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tuberculosis</w:t>
            </w:r>
            <w:r w:rsidR="004868DC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 xml:space="preserve"> </w:t>
            </w:r>
            <w:r w:rsidR="00EE6170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and</w:t>
            </w:r>
            <w:r w:rsidR="00570994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="00570994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M. smegmatis</w:t>
            </w:r>
            <w:r w:rsidR="00D54122" w:rsidRPr="00546477">
              <w:rPr>
                <w:rStyle w:val="normaltextrun"/>
                <w:rFonts w:asciiTheme="minorHAnsi" w:hAnsiTheme="minorHAnsi" w:cstheme="minorHAnsi"/>
                <w:i/>
                <w:iCs/>
                <w:sz w:val="22"/>
                <w:szCs w:val="22"/>
                <w:lang w:val="en-GB"/>
              </w:rPr>
              <w:t>.</w:t>
            </w:r>
          </w:p>
          <w:p w14:paraId="7E62FE8D" w14:textId="2D4BB7F2" w:rsidR="00C866D4" w:rsidRPr="00546477" w:rsidRDefault="000E60A2" w:rsidP="00C866D4">
            <w:pPr>
              <w:pStyle w:val="paragraph"/>
              <w:spacing w:before="0" w:beforeAutospacing="0" w:after="0" w:afterAutospacing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36CC6361" w14:textId="6D9B5F2C" w:rsidR="00C866D4" w:rsidRPr="00546477" w:rsidRDefault="00C866D4" w:rsidP="00C866D4">
            <w:pPr>
              <w:pStyle w:val="paragraph"/>
              <w:spacing w:before="0" w:beforeAutospacing="0" w:after="0" w:afterAutospacing="0"/>
              <w:textAlignment w:val="baseline"/>
              <w:rPr>
                <w:rStyle w:val="eop"/>
                <w:rFonts w:asciiTheme="minorHAnsi" w:hAnsiTheme="minorHAnsi" w:cstheme="minorHAnsi"/>
                <w:sz w:val="22"/>
                <w:szCs w:val="22"/>
              </w:rPr>
            </w:pP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In order to better understand the mechanisms involved in antibiotic treatment failure for </w:t>
            </w:r>
            <w:r w:rsidR="007846E7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N</w:t>
            </w:r>
            <w:r w:rsidR="007846E7"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</w:rPr>
              <w:t>TM</w:t>
            </w:r>
            <w:r w:rsidRPr="00546477">
              <w:rPr>
                <w:rStyle w:val="normaltextrun"/>
                <w:rFonts w:asciiTheme="minorHAnsi" w:hAnsiTheme="minorHAnsi" w:cstheme="minorHAnsi"/>
                <w:sz w:val="22"/>
                <w:szCs w:val="22"/>
                <w:lang w:val="en-GB"/>
              </w:rPr>
              <w:t>, we propose to address three investigative questions: 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 </w:t>
            </w:r>
          </w:p>
          <w:p w14:paraId="209E7416" w14:textId="59FF01FC" w:rsidR="00D54122" w:rsidRPr="00546477" w:rsidRDefault="00A879CE" w:rsidP="00A879CE">
            <w:pPr>
              <w:pStyle w:val="paragraph"/>
              <w:numPr>
                <w:ilvl w:val="0"/>
                <w:numId w:val="19"/>
              </w:numPr>
              <w:spacing w:before="0" w:beforeAutospacing="0" w:after="0" w:afterAutospacing="0"/>
              <w:textAlignment w:val="baseline"/>
              <w:rPr>
                <w:rStyle w:val="eop"/>
                <w:rFonts w:asciiTheme="minorHAnsi" w:hAnsiTheme="minorHAnsi" w:cstheme="minorHAnsi"/>
                <w:sz w:val="22"/>
                <w:szCs w:val="22"/>
              </w:rPr>
            </w:pP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lastRenderedPageBreak/>
              <w:t>Do c</w:t>
            </w:r>
            <w:r w:rsidR="00D541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linical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 </w:t>
            </w:r>
            <w:r w:rsidR="00D541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NTM isolates 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demon</w:t>
            </w:r>
            <w:r w:rsidR="000E60A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strate modulated </w:t>
            </w:r>
            <w:r w:rsidR="00D541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antibiotic resistance/susceptibility under </w:t>
            </w:r>
            <w:proofErr w:type="spellStart"/>
            <w:r w:rsidR="00D541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oxic</w:t>
            </w:r>
            <w:proofErr w:type="spellEnd"/>
            <w:r w:rsidR="00D541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, hypoxic and anoxic conditions</w:t>
            </w:r>
            <w:r w:rsidR="000E60A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?</w:t>
            </w:r>
            <w:r w:rsidR="00EF6B7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This question will be </w:t>
            </w:r>
            <w:r w:rsidR="00501AD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addressed</w:t>
            </w:r>
            <w:r w:rsidR="00EF6B7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using </w:t>
            </w:r>
            <w:r w:rsidR="0082243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minimal inhibitory concentration </w:t>
            </w:r>
            <w:r w:rsidR="006436D3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[MIC] </w:t>
            </w:r>
            <w:r w:rsidR="0082243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assays with </w:t>
            </w:r>
            <w:r w:rsidR="00501AD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clarithromycin</w:t>
            </w:r>
            <w:r w:rsidR="001B0E6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, </w:t>
            </w:r>
            <w:r w:rsidR="00501AD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azithromycin, rifabutin</w:t>
            </w:r>
            <w:r w:rsidR="001B0E6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, </w:t>
            </w:r>
            <w:r w:rsidR="00501AD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ethambutol, streptomycin </w:t>
            </w:r>
            <w:r w:rsidR="004D4553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and </w:t>
            </w:r>
            <w:r w:rsidR="00501AD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amikacin</w:t>
            </w:r>
            <w:r w:rsidR="004D4553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.</w:t>
            </w:r>
            <w:r w:rsidR="0082243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50F35444" w14:textId="73ED2B66" w:rsidR="006C53DF" w:rsidRPr="00546477" w:rsidRDefault="00B26C1B" w:rsidP="00B26C1B">
            <w:pPr>
              <w:pStyle w:val="paragraph"/>
              <w:numPr>
                <w:ilvl w:val="0"/>
                <w:numId w:val="19"/>
              </w:numPr>
              <w:spacing w:after="0"/>
              <w:textAlignment w:val="baseline"/>
              <w:rPr>
                <w:rStyle w:val="eop"/>
                <w:rFonts w:asciiTheme="minorHAnsi" w:hAnsiTheme="minorHAnsi" w:cstheme="minorHAnsi"/>
                <w:sz w:val="22"/>
                <w:szCs w:val="22"/>
              </w:rPr>
            </w:pP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For those isolates that exhibit modulated resistance</w:t>
            </w:r>
            <w:r w:rsidR="00284BFE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/susceptibility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, </w:t>
            </w:r>
            <w:r w:rsidR="00284BFE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are patterns of 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gene expression and phenotypic </w:t>
            </w:r>
            <w:r w:rsidR="00284BFE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change </w:t>
            </w:r>
            <w:r w:rsidR="006C53DF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similar or different between species?</w:t>
            </w:r>
            <w:r w:rsidR="00B605E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112AE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We will describe t</w:t>
            </w:r>
            <w:r w:rsidR="004D67C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hese changes using gene expression </w:t>
            </w:r>
            <w:r w:rsidR="009241A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analysis </w:t>
            </w:r>
            <w:r w:rsidR="00184D93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and</w:t>
            </w:r>
            <w:r w:rsidR="009241AB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proteomics.</w:t>
            </w:r>
            <w:r w:rsidR="00112AE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43EF7D09" w14:textId="78E9AF84" w:rsidR="006C53DF" w:rsidRPr="00546477" w:rsidRDefault="006C53DF" w:rsidP="00B26C1B">
            <w:pPr>
              <w:pStyle w:val="paragraph"/>
              <w:numPr>
                <w:ilvl w:val="0"/>
                <w:numId w:val="19"/>
              </w:numPr>
              <w:spacing w:after="0"/>
              <w:textAlignment w:val="baseline"/>
              <w:rPr>
                <w:rStyle w:val="eop"/>
                <w:rFonts w:asciiTheme="minorHAnsi" w:hAnsiTheme="minorHAnsi" w:cstheme="minorHAnsi"/>
                <w:sz w:val="22"/>
                <w:szCs w:val="22"/>
              </w:rPr>
            </w:pP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Does the </w:t>
            </w:r>
            <w:r w:rsidR="00FB5EA1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environment within the activate macrophage</w:t>
            </w:r>
            <w:r w:rsidR="00AD064F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 under physiologica</w:t>
            </w:r>
            <w:r w:rsidR="00DA678F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l </w:t>
            </w:r>
            <w:r w:rsidR="00AD064F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hypoxia</w:t>
            </w:r>
            <w:r w:rsidR="00B82E22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 xml:space="preserve"> </w:t>
            </w:r>
            <w:r w:rsidR="00DA678F" w:rsidRPr="00546477">
              <w:rPr>
                <w:rStyle w:val="eop"/>
                <w:rFonts w:asciiTheme="minorHAnsi" w:hAnsiTheme="minorHAnsi" w:cstheme="minorHAnsi"/>
                <w:sz w:val="22"/>
                <w:szCs w:val="22"/>
                <w:u w:val="single"/>
              </w:rPr>
              <w:t>impact drug resistance/susceptibility?</w:t>
            </w:r>
            <w:r w:rsidR="00FB5EA1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A0482A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The question tests </w:t>
            </w:r>
            <w:r w:rsidR="00BB240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whether additional </w:t>
            </w:r>
            <w:r w:rsidR="00562E9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stimuli </w:t>
            </w:r>
            <w:r w:rsidR="00BB240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aside from oxygen limitation </w:t>
            </w:r>
            <w:r w:rsidR="00B82E22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are</w:t>
            </w:r>
            <w:r w:rsidR="00BB240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562E9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necessary for modulation of drug resistance/susceptibility</w:t>
            </w:r>
            <w:r w:rsidR="00BB240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and will use </w:t>
            </w:r>
            <w:r w:rsidR="008D2AC5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activated </w:t>
            </w:r>
            <w:r w:rsidR="00BB2409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human and mouse macrophage cell lines.</w:t>
            </w:r>
            <w:r w:rsidR="00562E9F"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54647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03786C76" w14:textId="77777777" w:rsidR="00C866D4" w:rsidRPr="007846E7" w:rsidRDefault="00C866D4" w:rsidP="00C866D4">
            <w:pPr>
              <w:pStyle w:val="paragraph"/>
              <w:spacing w:before="0" w:beforeAutospacing="0" w:after="0" w:afterAutospacing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7846E7">
              <w:rPr>
                <w:rStyle w:val="normaltextrun"/>
                <w:rFonts w:asciiTheme="minorHAnsi" w:hAnsiTheme="minorHAnsi" w:cstheme="minorHAnsi"/>
                <w:b/>
                <w:bCs/>
                <w:sz w:val="22"/>
                <w:szCs w:val="22"/>
                <w:lang w:val="en-GB"/>
              </w:rPr>
              <w:t>References.</w:t>
            </w:r>
            <w:r w:rsidRPr="007846E7">
              <w:rPr>
                <w:rStyle w:val="eop"/>
                <w:rFonts w:asciiTheme="minorHAnsi" w:hAnsiTheme="minorHAnsi" w:cstheme="minorHAnsi"/>
                <w:sz w:val="22"/>
                <w:szCs w:val="22"/>
              </w:rPr>
              <w:t> </w:t>
            </w:r>
          </w:p>
          <w:p w14:paraId="12D2F3B6" w14:textId="638905AD" w:rsidR="00CA0ABA" w:rsidRDefault="00E10CAA" w:rsidP="00E10CAA">
            <w:pPr>
              <w:pStyle w:val="EndNoteBibliography"/>
              <w:ind w:left="720" w:hanging="720"/>
              <w:rPr>
                <w:rFonts w:ascii="Segoe UI" w:eastAsiaTheme="minorHAnsi" w:hAnsi="Segoe UI" w:cs="Segoe UI"/>
                <w:color w:val="auto"/>
                <w:sz w:val="18"/>
                <w:szCs w:val="18"/>
                <w:lang w:val="en-US" w:eastAsia="en-US"/>
              </w:rPr>
            </w:pPr>
            <w:r w:rsidRPr="007846E7">
              <w:rPr>
                <w:rFonts w:asciiTheme="minorHAnsi" w:hAnsiTheme="minorHAnsi" w:cstheme="minorHAnsi"/>
              </w:rPr>
              <w:t>1.</w:t>
            </w:r>
            <w:r w:rsidRPr="007846E7">
              <w:rPr>
                <w:rFonts w:asciiTheme="minorHAnsi" w:hAnsiTheme="minorHAnsi" w:cstheme="minorHAnsi"/>
              </w:rPr>
              <w:tab/>
              <w:t>Gopalaswamy, R., et al</w:t>
            </w:r>
            <w:r w:rsidRPr="00AC6297">
              <w:rPr>
                <w:rFonts w:asciiTheme="minorHAnsi" w:hAnsiTheme="minorHAnsi" w:cstheme="minorHAnsi"/>
              </w:rPr>
              <w:t xml:space="preserve">., </w:t>
            </w:r>
            <w:r w:rsidR="00CA0ABA" w:rsidRPr="00AC6297">
              <w:rPr>
                <w:rFonts w:asciiTheme="minorHAnsi" w:hAnsiTheme="minorHAnsi" w:cstheme="minorHAnsi"/>
              </w:rPr>
              <w:t xml:space="preserve">DOI: </w:t>
            </w:r>
            <w:r w:rsidR="00447FBE" w:rsidRPr="00AC6297">
              <w:rPr>
                <w:rFonts w:asciiTheme="minorHAnsi" w:eastAsiaTheme="minorHAnsi" w:hAnsiTheme="minorHAnsi" w:cstheme="minorHAnsi"/>
                <w:color w:val="auto"/>
                <w:lang w:val="en-US" w:eastAsia="en-US"/>
              </w:rPr>
              <w:t>10.1186/s12929-020-00667-6</w:t>
            </w:r>
          </w:p>
          <w:p w14:paraId="795F05E1" w14:textId="2DF33106" w:rsidR="00E10CAA" w:rsidRPr="00CA0ABA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2.</w:t>
            </w:r>
            <w:r w:rsidRPr="007846E7">
              <w:rPr>
                <w:rFonts w:asciiTheme="minorHAnsi" w:hAnsiTheme="minorHAnsi" w:cstheme="minorHAnsi"/>
              </w:rPr>
              <w:tab/>
              <w:t>Min, J., et al.,</w:t>
            </w:r>
            <w:r w:rsidR="00CA0ABA">
              <w:rPr>
                <w:rFonts w:asciiTheme="minorHAnsi" w:hAnsiTheme="minorHAnsi" w:cstheme="minorHAnsi"/>
                <w:i/>
                <w:iCs/>
              </w:rPr>
              <w:t xml:space="preserve"> </w:t>
            </w:r>
            <w:r w:rsidR="00CA0ABA">
              <w:rPr>
                <w:rFonts w:asciiTheme="minorHAnsi" w:hAnsiTheme="minorHAnsi" w:cstheme="minorHAnsi"/>
              </w:rPr>
              <w:t xml:space="preserve">DOI: </w:t>
            </w:r>
            <w:r w:rsidR="00CA0ABA" w:rsidRPr="00CA0ABA">
              <w:rPr>
                <w:rFonts w:asciiTheme="minorHAnsi" w:hAnsiTheme="minorHAnsi" w:cstheme="minorHAnsi"/>
              </w:rPr>
              <w:t>10.5588/ijtld.14.0139</w:t>
            </w:r>
          </w:p>
          <w:p w14:paraId="4D717948" w14:textId="62E8AFE7" w:rsidR="00E10CAA" w:rsidRPr="007846E7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3.</w:t>
            </w:r>
            <w:r w:rsidRPr="007846E7">
              <w:rPr>
                <w:rFonts w:asciiTheme="minorHAnsi" w:hAnsiTheme="minorHAnsi" w:cstheme="minorHAnsi"/>
              </w:rPr>
              <w:tab/>
              <w:t xml:space="preserve">Li, G., et al., </w:t>
            </w:r>
            <w:r w:rsidR="00153651" w:rsidRPr="00153651">
              <w:rPr>
                <w:rFonts w:asciiTheme="minorHAnsi" w:hAnsiTheme="minorHAnsi" w:cstheme="minorHAnsi"/>
                <w:iCs/>
              </w:rPr>
              <w:t>DOI: 10.1016</w:t>
            </w:r>
            <w:r w:rsidR="00153651" w:rsidRPr="00153651">
              <w:rPr>
                <w:rFonts w:asciiTheme="minorHAnsi" w:hAnsiTheme="minorHAnsi" w:cstheme="minorHAnsi"/>
                <w:i/>
              </w:rPr>
              <w:t>/</w:t>
            </w:r>
            <w:r w:rsidR="00153651" w:rsidRPr="00A60CD0">
              <w:rPr>
                <w:rFonts w:asciiTheme="minorHAnsi" w:hAnsiTheme="minorHAnsi" w:cstheme="minorHAnsi"/>
                <w:iCs/>
              </w:rPr>
              <w:t>j.ijantimicag.2016.10.024</w:t>
            </w:r>
          </w:p>
          <w:p w14:paraId="15469268" w14:textId="041D9F30" w:rsidR="00E10CAA" w:rsidRPr="007846E7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4.</w:t>
            </w:r>
            <w:r w:rsidRPr="007846E7">
              <w:rPr>
                <w:rFonts w:asciiTheme="minorHAnsi" w:hAnsiTheme="minorHAnsi" w:cstheme="minorHAnsi"/>
              </w:rPr>
              <w:tab/>
              <w:t>Zitko, J., et al.,</w:t>
            </w:r>
            <w:r w:rsidR="00A60CD0">
              <w:rPr>
                <w:rFonts w:asciiTheme="minorHAnsi" w:hAnsiTheme="minorHAnsi" w:cstheme="minorHAnsi"/>
                <w:iCs/>
              </w:rPr>
              <w:t xml:space="preserve"> DOI: </w:t>
            </w:r>
            <w:r w:rsidR="00A60CD0" w:rsidRPr="00A60CD0">
              <w:rPr>
                <w:rFonts w:asciiTheme="minorHAnsi" w:hAnsiTheme="minorHAnsi" w:cstheme="minorHAnsi"/>
                <w:iCs/>
              </w:rPr>
              <w:t>10.3390/molecules181214807</w:t>
            </w:r>
          </w:p>
          <w:p w14:paraId="1DC3DEDB" w14:textId="4653D600" w:rsidR="00A112CF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  <w:iCs/>
              </w:rPr>
            </w:pPr>
            <w:r w:rsidRPr="007846E7">
              <w:rPr>
                <w:rFonts w:asciiTheme="minorHAnsi" w:hAnsiTheme="minorHAnsi" w:cstheme="minorHAnsi"/>
              </w:rPr>
              <w:t>5.</w:t>
            </w:r>
            <w:r w:rsidRPr="007846E7">
              <w:rPr>
                <w:rFonts w:asciiTheme="minorHAnsi" w:hAnsiTheme="minorHAnsi" w:cstheme="minorHAnsi"/>
              </w:rPr>
              <w:tab/>
              <w:t xml:space="preserve">Xu, H.B., </w:t>
            </w:r>
            <w:r w:rsidR="00A112CF" w:rsidRPr="007846E7">
              <w:rPr>
                <w:rFonts w:asciiTheme="minorHAnsi" w:hAnsiTheme="minorHAnsi" w:cstheme="minorHAnsi"/>
              </w:rPr>
              <w:t>et al.,</w:t>
            </w:r>
            <w:r w:rsidR="00A112CF">
              <w:rPr>
                <w:rFonts w:asciiTheme="minorHAnsi" w:hAnsiTheme="minorHAnsi" w:cstheme="minorHAnsi"/>
                <w:iCs/>
              </w:rPr>
              <w:t xml:space="preserve"> DOI: </w:t>
            </w:r>
            <w:r w:rsidR="002C3D39" w:rsidRPr="002C3D39">
              <w:rPr>
                <w:rFonts w:asciiTheme="minorHAnsi" w:hAnsiTheme="minorHAnsi" w:cstheme="minorHAnsi"/>
                <w:iCs/>
              </w:rPr>
              <w:t>10.1007/s10096-013-1962-1</w:t>
            </w:r>
          </w:p>
          <w:p w14:paraId="624389B5" w14:textId="228B62CB" w:rsidR="00E10CAA" w:rsidRPr="002C3D39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6.</w:t>
            </w:r>
            <w:r w:rsidRPr="007846E7">
              <w:rPr>
                <w:rFonts w:asciiTheme="minorHAnsi" w:hAnsiTheme="minorHAnsi" w:cstheme="minorHAnsi"/>
              </w:rPr>
              <w:tab/>
              <w:t>Henkle, E., et al.,</w:t>
            </w:r>
            <w:r w:rsidR="002C3D39">
              <w:rPr>
                <w:rFonts w:asciiTheme="minorHAnsi" w:hAnsiTheme="minorHAnsi" w:cstheme="minorHAnsi"/>
                <w:iCs/>
              </w:rPr>
              <w:t xml:space="preserve"> DOI: </w:t>
            </w:r>
            <w:r w:rsidR="002C3D39" w:rsidRPr="002C3D39">
              <w:rPr>
                <w:rFonts w:asciiTheme="minorHAnsi" w:eastAsiaTheme="minorHAnsi" w:hAnsiTheme="minorHAnsi" w:cstheme="minorHAnsi"/>
                <w:color w:val="auto"/>
                <w:lang w:val="en-US" w:eastAsia="en-US"/>
              </w:rPr>
              <w:t>10.1513/AnnalsATS.201610-801OC</w:t>
            </w:r>
          </w:p>
          <w:p w14:paraId="5406DEBC" w14:textId="73849175" w:rsidR="00E10CAA" w:rsidRPr="007846E7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7.</w:t>
            </w:r>
            <w:r w:rsidRPr="007846E7">
              <w:rPr>
                <w:rFonts w:asciiTheme="minorHAnsi" w:hAnsiTheme="minorHAnsi" w:cstheme="minorHAnsi"/>
              </w:rPr>
              <w:tab/>
              <w:t>Jo, K.W., et al.,</w:t>
            </w:r>
            <w:r w:rsidR="00913E27">
              <w:rPr>
                <w:rFonts w:asciiTheme="minorHAnsi" w:hAnsiTheme="minorHAnsi" w:cstheme="minorHAnsi"/>
                <w:iCs/>
              </w:rPr>
              <w:t xml:space="preserve"> DOI: </w:t>
            </w:r>
            <w:r w:rsidR="00913E27" w:rsidRPr="00913E27">
              <w:rPr>
                <w:rFonts w:asciiTheme="minorHAnsi" w:hAnsiTheme="minorHAnsi" w:cstheme="minorHAnsi"/>
                <w:iCs/>
              </w:rPr>
              <w:t>10.1016/j.jiac.2014.05.010</w:t>
            </w:r>
          </w:p>
          <w:p w14:paraId="269BC769" w14:textId="21B1C314" w:rsidR="00E10CAA" w:rsidRPr="00584771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  <w:iCs/>
              </w:rPr>
            </w:pPr>
            <w:r w:rsidRPr="007846E7">
              <w:rPr>
                <w:rFonts w:asciiTheme="minorHAnsi" w:hAnsiTheme="minorHAnsi" w:cstheme="minorHAnsi"/>
              </w:rPr>
              <w:t>8.</w:t>
            </w:r>
            <w:r w:rsidRPr="007846E7">
              <w:rPr>
                <w:rFonts w:asciiTheme="minorHAnsi" w:hAnsiTheme="minorHAnsi" w:cstheme="minorHAnsi"/>
              </w:rPr>
              <w:tab/>
              <w:t xml:space="preserve">Koh, W.J., et al., </w:t>
            </w:r>
            <w:r w:rsidR="00584771">
              <w:rPr>
                <w:rFonts w:asciiTheme="minorHAnsi" w:hAnsiTheme="minorHAnsi" w:cstheme="minorHAnsi"/>
                <w:iCs/>
              </w:rPr>
              <w:t xml:space="preserve">DOI: </w:t>
            </w:r>
            <w:r w:rsidR="00584771" w:rsidRPr="00584771">
              <w:rPr>
                <w:rFonts w:asciiTheme="minorHAnsi" w:hAnsiTheme="minorHAnsi" w:cstheme="minorHAnsi"/>
                <w:iCs/>
              </w:rPr>
              <w:t>10.1183/13993003.02503-2016</w:t>
            </w:r>
          </w:p>
          <w:p w14:paraId="413DDD50" w14:textId="7B186319" w:rsidR="00E10CAA" w:rsidRPr="007846E7" w:rsidRDefault="00E10CAA" w:rsidP="00E10CAA">
            <w:pPr>
              <w:pStyle w:val="EndNoteBibliography"/>
              <w:ind w:left="720" w:hanging="720"/>
              <w:rPr>
                <w:rFonts w:asciiTheme="minorHAnsi" w:hAnsiTheme="minorHAnsi" w:cstheme="minorHAnsi"/>
              </w:rPr>
            </w:pPr>
            <w:r w:rsidRPr="007846E7">
              <w:rPr>
                <w:rFonts w:asciiTheme="minorHAnsi" w:hAnsiTheme="minorHAnsi" w:cstheme="minorHAnsi"/>
              </w:rPr>
              <w:t>9.</w:t>
            </w:r>
            <w:r w:rsidRPr="007846E7">
              <w:rPr>
                <w:rFonts w:asciiTheme="minorHAnsi" w:hAnsiTheme="minorHAnsi" w:cstheme="minorHAnsi"/>
              </w:rPr>
              <w:tab/>
              <w:t xml:space="preserve">Maycher, B., </w:t>
            </w:r>
            <w:r w:rsidR="00254CA4" w:rsidRPr="007846E7">
              <w:rPr>
                <w:rFonts w:asciiTheme="minorHAnsi" w:hAnsiTheme="minorHAnsi" w:cstheme="minorHAnsi"/>
              </w:rPr>
              <w:t xml:space="preserve">et al., </w:t>
            </w:r>
            <w:r w:rsidRPr="007846E7">
              <w:rPr>
                <w:rFonts w:asciiTheme="minorHAnsi" w:hAnsiTheme="minorHAnsi" w:cstheme="minorHAnsi"/>
              </w:rPr>
              <w:t xml:space="preserve">Can Assoc Radiol J, 2000. </w:t>
            </w:r>
            <w:r w:rsidRPr="007846E7">
              <w:rPr>
                <w:rFonts w:asciiTheme="minorHAnsi" w:hAnsiTheme="minorHAnsi" w:cstheme="minorHAnsi"/>
                <w:b/>
              </w:rPr>
              <w:t>51</w:t>
            </w:r>
            <w:r w:rsidRPr="007846E7">
              <w:rPr>
                <w:rFonts w:asciiTheme="minorHAnsi" w:hAnsiTheme="minorHAnsi" w:cstheme="minorHAnsi"/>
              </w:rPr>
              <w:t>(2): p. 93-102.</w:t>
            </w:r>
          </w:p>
          <w:p w14:paraId="2C4912D7" w14:textId="12402697" w:rsidR="00C866D4" w:rsidRPr="007846E7" w:rsidRDefault="00E10CAA" w:rsidP="00E10CAA">
            <w:pPr>
              <w:pStyle w:val="paragraph"/>
              <w:spacing w:before="0" w:beforeAutospacing="0" w:after="0" w:afterAutospacing="0"/>
              <w:ind w:left="720" w:hanging="720"/>
              <w:textAlignment w:val="baseline"/>
              <w:rPr>
                <w:rFonts w:asciiTheme="minorHAnsi" w:hAnsiTheme="minorHAnsi" w:cstheme="minorHAnsi"/>
                <w:noProof/>
                <w:sz w:val="22"/>
                <w:szCs w:val="22"/>
              </w:rPr>
            </w:pPr>
            <w:r w:rsidRPr="007846E7">
              <w:rPr>
                <w:rFonts w:asciiTheme="minorHAnsi" w:hAnsiTheme="minorHAnsi" w:cstheme="minorHAnsi"/>
                <w:noProof/>
                <w:sz w:val="22"/>
                <w:szCs w:val="22"/>
              </w:rPr>
              <w:t>10.</w:t>
            </w:r>
            <w:r w:rsidRPr="007846E7">
              <w:rPr>
                <w:rFonts w:asciiTheme="minorHAnsi" w:hAnsiTheme="minorHAnsi" w:cstheme="minorHAnsi"/>
                <w:noProof/>
                <w:sz w:val="22"/>
                <w:szCs w:val="22"/>
              </w:rPr>
              <w:tab/>
              <w:t xml:space="preserve">Pearl, J.E., M. Das, and A.M. Cooper, </w:t>
            </w:r>
            <w:r w:rsidRPr="007846E7">
              <w:rPr>
                <w:rFonts w:asciiTheme="minorHAnsi" w:hAnsiTheme="minorHAnsi" w:cstheme="minorHAnsi"/>
                <w:i/>
                <w:noProof/>
                <w:sz w:val="22"/>
                <w:szCs w:val="22"/>
              </w:rPr>
              <w:t>Immunological roulette: Luck or something more? Considering the connections between host and environment in TB.</w:t>
            </w:r>
            <w:r w:rsidRPr="007846E7">
              <w:rPr>
                <w:rFonts w:asciiTheme="minorHAnsi" w:hAnsiTheme="minorHAnsi" w:cstheme="minorHAnsi"/>
                <w:noProof/>
                <w:sz w:val="22"/>
                <w:szCs w:val="22"/>
              </w:rPr>
              <w:t xml:space="preserve"> Cell Mol Immunol, 2018. </w:t>
            </w:r>
            <w:r w:rsidRPr="007846E7">
              <w:rPr>
                <w:rFonts w:asciiTheme="minorHAnsi" w:hAnsiTheme="minorHAnsi" w:cstheme="minorHAnsi"/>
                <w:b/>
                <w:noProof/>
                <w:sz w:val="22"/>
                <w:szCs w:val="22"/>
              </w:rPr>
              <w:t>15</w:t>
            </w:r>
            <w:r w:rsidRPr="007846E7">
              <w:rPr>
                <w:rFonts w:asciiTheme="minorHAnsi" w:hAnsiTheme="minorHAnsi" w:cstheme="minorHAnsi"/>
                <w:noProof/>
                <w:sz w:val="22"/>
                <w:szCs w:val="22"/>
              </w:rPr>
              <w:t>(3): p. 226-232.</w:t>
            </w:r>
          </w:p>
          <w:p w14:paraId="07108D12" w14:textId="77777777" w:rsidR="00FA65DC" w:rsidRDefault="00FA65DC" w:rsidP="00745670">
            <w:pPr>
              <w:rPr>
                <w:b/>
              </w:rPr>
            </w:pPr>
          </w:p>
        </w:tc>
      </w:tr>
    </w:tbl>
    <w:p w14:paraId="0EB8D5D4" w14:textId="77777777" w:rsidR="004705D5" w:rsidRDefault="004705D5" w:rsidP="00477FE3">
      <w:pPr>
        <w:spacing w:after="0" w:line="240" w:lineRule="auto"/>
      </w:pPr>
    </w:p>
    <w:p w14:paraId="0A4D3174" w14:textId="1F647196" w:rsidR="00973B60" w:rsidRDefault="00973B60" w:rsidP="00477FE3">
      <w:pPr>
        <w:spacing w:after="0" w:line="240" w:lineRule="auto"/>
      </w:pPr>
    </w:p>
    <w:sectPr w:rsidR="00973B60" w:rsidSect="00477FE3">
      <w:pgSz w:w="11906" w:h="16838"/>
      <w:pgMar w:top="1276" w:right="1135" w:bottom="709" w:left="1133" w:header="720" w:footer="88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9459A4" w14:textId="77777777" w:rsidR="00537918" w:rsidRDefault="00537918" w:rsidP="006E6127">
      <w:pPr>
        <w:spacing w:after="0" w:line="240" w:lineRule="auto"/>
      </w:pPr>
      <w:r>
        <w:separator/>
      </w:r>
    </w:p>
  </w:endnote>
  <w:endnote w:type="continuationSeparator" w:id="0">
    <w:p w14:paraId="025E41C1" w14:textId="77777777" w:rsidR="00537918" w:rsidRDefault="00537918" w:rsidP="006E61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0571FC" w14:textId="77777777" w:rsidR="00537918" w:rsidRDefault="00537918" w:rsidP="006E6127">
      <w:pPr>
        <w:spacing w:after="0" w:line="240" w:lineRule="auto"/>
      </w:pPr>
      <w:r>
        <w:separator/>
      </w:r>
    </w:p>
  </w:footnote>
  <w:footnote w:type="continuationSeparator" w:id="0">
    <w:p w14:paraId="70484990" w14:textId="77777777" w:rsidR="00537918" w:rsidRDefault="00537918" w:rsidP="006E612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2641D4"/>
    <w:multiLevelType w:val="multilevel"/>
    <w:tmpl w:val="2982DA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09B10D7C"/>
    <w:multiLevelType w:val="hybridMultilevel"/>
    <w:tmpl w:val="2FA65776"/>
    <w:lvl w:ilvl="0" w:tplc="1C7C0DF8">
      <w:start w:val="10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5C66E3"/>
    <w:multiLevelType w:val="hybridMultilevel"/>
    <w:tmpl w:val="DAA23C18"/>
    <w:lvl w:ilvl="0" w:tplc="D4D6A060">
      <w:start w:val="1"/>
      <w:numFmt w:val="decimal"/>
      <w:lvlText w:val="%1"/>
      <w:lvlJc w:val="left"/>
      <w:pPr>
        <w:ind w:left="1519" w:hanging="360"/>
      </w:pPr>
      <w:rPr>
        <w:rFonts w:ascii="Calibri" w:eastAsia="Calibri" w:hAnsi="Calibri" w:cs="Calibri" w:hint="default"/>
        <w:b/>
        <w:bCs/>
        <w:w w:val="100"/>
        <w:sz w:val="22"/>
        <w:szCs w:val="22"/>
      </w:rPr>
    </w:lvl>
    <w:lvl w:ilvl="1" w:tplc="03648660">
      <w:numFmt w:val="bullet"/>
      <w:lvlText w:val="•"/>
      <w:lvlJc w:val="left"/>
      <w:pPr>
        <w:ind w:left="2446" w:hanging="360"/>
      </w:pPr>
      <w:rPr>
        <w:rFonts w:hint="default"/>
      </w:rPr>
    </w:lvl>
    <w:lvl w:ilvl="2" w:tplc="B15494D0">
      <w:numFmt w:val="bullet"/>
      <w:lvlText w:val="•"/>
      <w:lvlJc w:val="left"/>
      <w:pPr>
        <w:ind w:left="3373" w:hanging="360"/>
      </w:pPr>
      <w:rPr>
        <w:rFonts w:hint="default"/>
      </w:rPr>
    </w:lvl>
    <w:lvl w:ilvl="3" w:tplc="6F16211E">
      <w:numFmt w:val="bullet"/>
      <w:lvlText w:val="•"/>
      <w:lvlJc w:val="left"/>
      <w:pPr>
        <w:ind w:left="4299" w:hanging="360"/>
      </w:pPr>
      <w:rPr>
        <w:rFonts w:hint="default"/>
      </w:rPr>
    </w:lvl>
    <w:lvl w:ilvl="4" w:tplc="F5043F64">
      <w:numFmt w:val="bullet"/>
      <w:lvlText w:val="•"/>
      <w:lvlJc w:val="left"/>
      <w:pPr>
        <w:ind w:left="5226" w:hanging="360"/>
      </w:pPr>
      <w:rPr>
        <w:rFonts w:hint="default"/>
      </w:rPr>
    </w:lvl>
    <w:lvl w:ilvl="5" w:tplc="6E2AAADE">
      <w:numFmt w:val="bullet"/>
      <w:lvlText w:val="•"/>
      <w:lvlJc w:val="left"/>
      <w:pPr>
        <w:ind w:left="6153" w:hanging="360"/>
      </w:pPr>
      <w:rPr>
        <w:rFonts w:hint="default"/>
      </w:rPr>
    </w:lvl>
    <w:lvl w:ilvl="6" w:tplc="7DE88C6C">
      <w:numFmt w:val="bullet"/>
      <w:lvlText w:val="•"/>
      <w:lvlJc w:val="left"/>
      <w:pPr>
        <w:ind w:left="7079" w:hanging="360"/>
      </w:pPr>
      <w:rPr>
        <w:rFonts w:hint="default"/>
      </w:rPr>
    </w:lvl>
    <w:lvl w:ilvl="7" w:tplc="858252F2">
      <w:numFmt w:val="bullet"/>
      <w:lvlText w:val="•"/>
      <w:lvlJc w:val="left"/>
      <w:pPr>
        <w:ind w:left="8006" w:hanging="360"/>
      </w:pPr>
      <w:rPr>
        <w:rFonts w:hint="default"/>
      </w:rPr>
    </w:lvl>
    <w:lvl w:ilvl="8" w:tplc="6B76EE86">
      <w:numFmt w:val="bullet"/>
      <w:lvlText w:val="•"/>
      <w:lvlJc w:val="left"/>
      <w:pPr>
        <w:ind w:left="8933" w:hanging="360"/>
      </w:pPr>
      <w:rPr>
        <w:rFonts w:hint="default"/>
      </w:rPr>
    </w:lvl>
  </w:abstractNum>
  <w:abstractNum w:abstractNumId="3" w15:restartNumberingAfterBreak="0">
    <w:nsid w:val="1133045E"/>
    <w:multiLevelType w:val="hybridMultilevel"/>
    <w:tmpl w:val="5B065F3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30429E"/>
    <w:multiLevelType w:val="hybridMultilevel"/>
    <w:tmpl w:val="F5AA0FB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45E6A26"/>
    <w:multiLevelType w:val="hybridMultilevel"/>
    <w:tmpl w:val="D2602CA8"/>
    <w:lvl w:ilvl="0" w:tplc="F54E3C26"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DC3029"/>
    <w:multiLevelType w:val="hybridMultilevel"/>
    <w:tmpl w:val="A378CD8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7F2A77"/>
    <w:multiLevelType w:val="hybridMultilevel"/>
    <w:tmpl w:val="8B00FAD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04422D1"/>
    <w:multiLevelType w:val="hybridMultilevel"/>
    <w:tmpl w:val="89FAB0EA"/>
    <w:lvl w:ilvl="0" w:tplc="B518FBD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1603BEF"/>
    <w:multiLevelType w:val="hybridMultilevel"/>
    <w:tmpl w:val="EC7608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95F105A"/>
    <w:multiLevelType w:val="hybridMultilevel"/>
    <w:tmpl w:val="EFB812FC"/>
    <w:lvl w:ilvl="0" w:tplc="FC665952">
      <w:start w:val="1"/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9A46E70"/>
    <w:multiLevelType w:val="hybridMultilevel"/>
    <w:tmpl w:val="FCA4BDD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A8E6F86"/>
    <w:multiLevelType w:val="hybridMultilevel"/>
    <w:tmpl w:val="F5AA0FB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5067E16"/>
    <w:multiLevelType w:val="hybridMultilevel"/>
    <w:tmpl w:val="27A2008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A122114"/>
    <w:multiLevelType w:val="hybridMultilevel"/>
    <w:tmpl w:val="632C0FB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1C9180D"/>
    <w:multiLevelType w:val="hybridMultilevel"/>
    <w:tmpl w:val="BBD8C6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CC563D"/>
    <w:multiLevelType w:val="multilevel"/>
    <w:tmpl w:val="7A00B6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6C6706C6"/>
    <w:multiLevelType w:val="hybridMultilevel"/>
    <w:tmpl w:val="E962D45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FD3335"/>
    <w:multiLevelType w:val="hybridMultilevel"/>
    <w:tmpl w:val="697666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2"/>
  </w:num>
  <w:num w:numId="3">
    <w:abstractNumId w:val="13"/>
  </w:num>
  <w:num w:numId="4">
    <w:abstractNumId w:val="15"/>
  </w:num>
  <w:num w:numId="5">
    <w:abstractNumId w:val="8"/>
  </w:num>
  <w:num w:numId="6">
    <w:abstractNumId w:val="14"/>
  </w:num>
  <w:num w:numId="7">
    <w:abstractNumId w:val="3"/>
  </w:num>
  <w:num w:numId="8">
    <w:abstractNumId w:val="5"/>
  </w:num>
  <w:num w:numId="9">
    <w:abstractNumId w:val="6"/>
  </w:num>
  <w:num w:numId="10">
    <w:abstractNumId w:val="17"/>
  </w:num>
  <w:num w:numId="11">
    <w:abstractNumId w:val="2"/>
  </w:num>
  <w:num w:numId="12">
    <w:abstractNumId w:val="10"/>
  </w:num>
  <w:num w:numId="13">
    <w:abstractNumId w:val="11"/>
  </w:num>
  <w:num w:numId="14">
    <w:abstractNumId w:val="1"/>
  </w:num>
  <w:num w:numId="15">
    <w:abstractNumId w:val="9"/>
  </w:num>
  <w:num w:numId="16">
    <w:abstractNumId w:val="16"/>
  </w:num>
  <w:num w:numId="17">
    <w:abstractNumId w:val="0"/>
  </w:num>
  <w:num w:numId="18">
    <w:abstractNumId w:val="7"/>
  </w:num>
  <w:num w:numId="1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E6127"/>
    <w:rsid w:val="000020C1"/>
    <w:rsid w:val="00012479"/>
    <w:rsid w:val="00017A53"/>
    <w:rsid w:val="00026761"/>
    <w:rsid w:val="000362E9"/>
    <w:rsid w:val="00055B58"/>
    <w:rsid w:val="000740C0"/>
    <w:rsid w:val="00086519"/>
    <w:rsid w:val="000A1852"/>
    <w:rsid w:val="000A5FB7"/>
    <w:rsid w:val="000A67A0"/>
    <w:rsid w:val="000B0C61"/>
    <w:rsid w:val="000B53E0"/>
    <w:rsid w:val="000D022E"/>
    <w:rsid w:val="000D3A88"/>
    <w:rsid w:val="000D4FBC"/>
    <w:rsid w:val="000E2872"/>
    <w:rsid w:val="000E572B"/>
    <w:rsid w:val="000E60A2"/>
    <w:rsid w:val="000E74CA"/>
    <w:rsid w:val="000E752F"/>
    <w:rsid w:val="000F7117"/>
    <w:rsid w:val="0010106D"/>
    <w:rsid w:val="00105D74"/>
    <w:rsid w:val="00112AE5"/>
    <w:rsid w:val="001148F6"/>
    <w:rsid w:val="00153651"/>
    <w:rsid w:val="001578D8"/>
    <w:rsid w:val="00161B30"/>
    <w:rsid w:val="00167C0C"/>
    <w:rsid w:val="00172145"/>
    <w:rsid w:val="00180912"/>
    <w:rsid w:val="00184C7A"/>
    <w:rsid w:val="00184D93"/>
    <w:rsid w:val="001A7EBB"/>
    <w:rsid w:val="001B0E6B"/>
    <w:rsid w:val="001B577C"/>
    <w:rsid w:val="001B77AC"/>
    <w:rsid w:val="001C15A6"/>
    <w:rsid w:val="001F535B"/>
    <w:rsid w:val="0022619F"/>
    <w:rsid w:val="00254CA4"/>
    <w:rsid w:val="00284BFE"/>
    <w:rsid w:val="00295395"/>
    <w:rsid w:val="002B468F"/>
    <w:rsid w:val="002B5774"/>
    <w:rsid w:val="002C3D39"/>
    <w:rsid w:val="002C5057"/>
    <w:rsid w:val="002D1FD4"/>
    <w:rsid w:val="002D31AC"/>
    <w:rsid w:val="002D5D47"/>
    <w:rsid w:val="002E7CF8"/>
    <w:rsid w:val="002F400C"/>
    <w:rsid w:val="002F434B"/>
    <w:rsid w:val="002F5466"/>
    <w:rsid w:val="0030756C"/>
    <w:rsid w:val="003124D3"/>
    <w:rsid w:val="003154E2"/>
    <w:rsid w:val="0032071E"/>
    <w:rsid w:val="00325B09"/>
    <w:rsid w:val="00337001"/>
    <w:rsid w:val="003442F5"/>
    <w:rsid w:val="00347568"/>
    <w:rsid w:val="0035424F"/>
    <w:rsid w:val="00397A73"/>
    <w:rsid w:val="003A3C98"/>
    <w:rsid w:val="003A7AD7"/>
    <w:rsid w:val="003B0AF3"/>
    <w:rsid w:val="003B17FD"/>
    <w:rsid w:val="003E23C8"/>
    <w:rsid w:val="003F7B87"/>
    <w:rsid w:val="004136DD"/>
    <w:rsid w:val="00423111"/>
    <w:rsid w:val="00437B57"/>
    <w:rsid w:val="0044394E"/>
    <w:rsid w:val="00445795"/>
    <w:rsid w:val="00447FBE"/>
    <w:rsid w:val="00450EC3"/>
    <w:rsid w:val="00453FEF"/>
    <w:rsid w:val="004625F6"/>
    <w:rsid w:val="004705D5"/>
    <w:rsid w:val="00470634"/>
    <w:rsid w:val="00477FE3"/>
    <w:rsid w:val="004868DC"/>
    <w:rsid w:val="0048783A"/>
    <w:rsid w:val="00490920"/>
    <w:rsid w:val="00496827"/>
    <w:rsid w:val="004A761A"/>
    <w:rsid w:val="004C63D7"/>
    <w:rsid w:val="004C6DE3"/>
    <w:rsid w:val="004D4553"/>
    <w:rsid w:val="004D67CB"/>
    <w:rsid w:val="004E56B5"/>
    <w:rsid w:val="004E6471"/>
    <w:rsid w:val="004E6A5B"/>
    <w:rsid w:val="00501ADF"/>
    <w:rsid w:val="00504A1F"/>
    <w:rsid w:val="005149F2"/>
    <w:rsid w:val="00522C7E"/>
    <w:rsid w:val="005355A9"/>
    <w:rsid w:val="00537918"/>
    <w:rsid w:val="00546477"/>
    <w:rsid w:val="00562E9F"/>
    <w:rsid w:val="00570994"/>
    <w:rsid w:val="00581229"/>
    <w:rsid w:val="00582BA8"/>
    <w:rsid w:val="00584771"/>
    <w:rsid w:val="00594E21"/>
    <w:rsid w:val="005A2A79"/>
    <w:rsid w:val="005A7760"/>
    <w:rsid w:val="005A7A42"/>
    <w:rsid w:val="005C11CB"/>
    <w:rsid w:val="005D7571"/>
    <w:rsid w:val="005E0828"/>
    <w:rsid w:val="006009AD"/>
    <w:rsid w:val="006128FC"/>
    <w:rsid w:val="006245A6"/>
    <w:rsid w:val="006436D3"/>
    <w:rsid w:val="006439B9"/>
    <w:rsid w:val="00646F2D"/>
    <w:rsid w:val="0066474B"/>
    <w:rsid w:val="00665346"/>
    <w:rsid w:val="0066687C"/>
    <w:rsid w:val="00666D0A"/>
    <w:rsid w:val="00675FF9"/>
    <w:rsid w:val="00676971"/>
    <w:rsid w:val="006B70DD"/>
    <w:rsid w:val="006C53DF"/>
    <w:rsid w:val="006E6127"/>
    <w:rsid w:val="006F011A"/>
    <w:rsid w:val="006F25A8"/>
    <w:rsid w:val="00710E3A"/>
    <w:rsid w:val="0071612F"/>
    <w:rsid w:val="00734E16"/>
    <w:rsid w:val="00734F04"/>
    <w:rsid w:val="00751EB7"/>
    <w:rsid w:val="007611B5"/>
    <w:rsid w:val="00767E71"/>
    <w:rsid w:val="007846E7"/>
    <w:rsid w:val="007873BA"/>
    <w:rsid w:val="007B63D9"/>
    <w:rsid w:val="007E5905"/>
    <w:rsid w:val="008043FE"/>
    <w:rsid w:val="0081254F"/>
    <w:rsid w:val="00813E23"/>
    <w:rsid w:val="00820EE8"/>
    <w:rsid w:val="008216CE"/>
    <w:rsid w:val="00822439"/>
    <w:rsid w:val="0082333B"/>
    <w:rsid w:val="00825D18"/>
    <w:rsid w:val="00826C30"/>
    <w:rsid w:val="00830414"/>
    <w:rsid w:val="00830D43"/>
    <w:rsid w:val="00832EC4"/>
    <w:rsid w:val="00840A1B"/>
    <w:rsid w:val="00841F22"/>
    <w:rsid w:val="008614F9"/>
    <w:rsid w:val="00862117"/>
    <w:rsid w:val="00862C2F"/>
    <w:rsid w:val="00862D19"/>
    <w:rsid w:val="0086686D"/>
    <w:rsid w:val="008733B4"/>
    <w:rsid w:val="0088062A"/>
    <w:rsid w:val="008824B3"/>
    <w:rsid w:val="00885D11"/>
    <w:rsid w:val="00890982"/>
    <w:rsid w:val="00894D36"/>
    <w:rsid w:val="00896337"/>
    <w:rsid w:val="008A58A4"/>
    <w:rsid w:val="008A6998"/>
    <w:rsid w:val="008B55C8"/>
    <w:rsid w:val="008D2AC5"/>
    <w:rsid w:val="008D6E24"/>
    <w:rsid w:val="008E3E6B"/>
    <w:rsid w:val="008F2278"/>
    <w:rsid w:val="008F2AD4"/>
    <w:rsid w:val="008F2E41"/>
    <w:rsid w:val="009020AE"/>
    <w:rsid w:val="00912268"/>
    <w:rsid w:val="00912C2C"/>
    <w:rsid w:val="00913E27"/>
    <w:rsid w:val="009241AB"/>
    <w:rsid w:val="00933CEB"/>
    <w:rsid w:val="00945FCB"/>
    <w:rsid w:val="00951B69"/>
    <w:rsid w:val="00960C59"/>
    <w:rsid w:val="00966007"/>
    <w:rsid w:val="009674CE"/>
    <w:rsid w:val="00973B60"/>
    <w:rsid w:val="00973D1A"/>
    <w:rsid w:val="0098212B"/>
    <w:rsid w:val="009A0138"/>
    <w:rsid w:val="009A21BF"/>
    <w:rsid w:val="009D0A3B"/>
    <w:rsid w:val="009D42B8"/>
    <w:rsid w:val="009D4DCA"/>
    <w:rsid w:val="009F1103"/>
    <w:rsid w:val="009F1F3E"/>
    <w:rsid w:val="009F3E5F"/>
    <w:rsid w:val="00A03DCD"/>
    <w:rsid w:val="00A0482A"/>
    <w:rsid w:val="00A112CF"/>
    <w:rsid w:val="00A404E6"/>
    <w:rsid w:val="00A45C8A"/>
    <w:rsid w:val="00A4714F"/>
    <w:rsid w:val="00A60CD0"/>
    <w:rsid w:val="00A67EE0"/>
    <w:rsid w:val="00A708BA"/>
    <w:rsid w:val="00A720B9"/>
    <w:rsid w:val="00A86372"/>
    <w:rsid w:val="00A879CE"/>
    <w:rsid w:val="00AA6678"/>
    <w:rsid w:val="00AB7918"/>
    <w:rsid w:val="00AC6297"/>
    <w:rsid w:val="00AD064F"/>
    <w:rsid w:val="00AE04E3"/>
    <w:rsid w:val="00AF45A7"/>
    <w:rsid w:val="00AF4B84"/>
    <w:rsid w:val="00B01AB4"/>
    <w:rsid w:val="00B14824"/>
    <w:rsid w:val="00B26C1B"/>
    <w:rsid w:val="00B30984"/>
    <w:rsid w:val="00B36EBC"/>
    <w:rsid w:val="00B605EB"/>
    <w:rsid w:val="00B7135B"/>
    <w:rsid w:val="00B82E22"/>
    <w:rsid w:val="00B85C7B"/>
    <w:rsid w:val="00BA33B5"/>
    <w:rsid w:val="00BB215C"/>
    <w:rsid w:val="00BB2409"/>
    <w:rsid w:val="00BB45AF"/>
    <w:rsid w:val="00BE01E1"/>
    <w:rsid w:val="00BE5C60"/>
    <w:rsid w:val="00BF2E2B"/>
    <w:rsid w:val="00BF3D45"/>
    <w:rsid w:val="00BF59F3"/>
    <w:rsid w:val="00BF7070"/>
    <w:rsid w:val="00C07DC6"/>
    <w:rsid w:val="00C34FD7"/>
    <w:rsid w:val="00C5031A"/>
    <w:rsid w:val="00C635B7"/>
    <w:rsid w:val="00C72021"/>
    <w:rsid w:val="00C866D4"/>
    <w:rsid w:val="00C976CE"/>
    <w:rsid w:val="00CA0ABA"/>
    <w:rsid w:val="00CC1490"/>
    <w:rsid w:val="00CC2851"/>
    <w:rsid w:val="00CC2CE0"/>
    <w:rsid w:val="00D026B5"/>
    <w:rsid w:val="00D15871"/>
    <w:rsid w:val="00D25269"/>
    <w:rsid w:val="00D402FB"/>
    <w:rsid w:val="00D45711"/>
    <w:rsid w:val="00D5202E"/>
    <w:rsid w:val="00D53FFC"/>
    <w:rsid w:val="00D54122"/>
    <w:rsid w:val="00D55ABF"/>
    <w:rsid w:val="00D64813"/>
    <w:rsid w:val="00D7282C"/>
    <w:rsid w:val="00D74FCA"/>
    <w:rsid w:val="00D902F3"/>
    <w:rsid w:val="00DA13D0"/>
    <w:rsid w:val="00DA678F"/>
    <w:rsid w:val="00DA7D0B"/>
    <w:rsid w:val="00DC04C9"/>
    <w:rsid w:val="00DC6032"/>
    <w:rsid w:val="00DE4744"/>
    <w:rsid w:val="00DF6914"/>
    <w:rsid w:val="00E05F9A"/>
    <w:rsid w:val="00E10CAA"/>
    <w:rsid w:val="00E144F2"/>
    <w:rsid w:val="00E20083"/>
    <w:rsid w:val="00E35C41"/>
    <w:rsid w:val="00E37A87"/>
    <w:rsid w:val="00E46198"/>
    <w:rsid w:val="00E47F40"/>
    <w:rsid w:val="00E541E4"/>
    <w:rsid w:val="00E56E46"/>
    <w:rsid w:val="00E60211"/>
    <w:rsid w:val="00E729F2"/>
    <w:rsid w:val="00E75690"/>
    <w:rsid w:val="00E85735"/>
    <w:rsid w:val="00EA2AFA"/>
    <w:rsid w:val="00EE33EA"/>
    <w:rsid w:val="00EE5B10"/>
    <w:rsid w:val="00EE5B37"/>
    <w:rsid w:val="00EE6170"/>
    <w:rsid w:val="00EF140F"/>
    <w:rsid w:val="00EF6B75"/>
    <w:rsid w:val="00EF7466"/>
    <w:rsid w:val="00F0093C"/>
    <w:rsid w:val="00F04EFC"/>
    <w:rsid w:val="00F05630"/>
    <w:rsid w:val="00F44629"/>
    <w:rsid w:val="00F508DC"/>
    <w:rsid w:val="00F51E83"/>
    <w:rsid w:val="00F56631"/>
    <w:rsid w:val="00F66368"/>
    <w:rsid w:val="00F86A34"/>
    <w:rsid w:val="00F93688"/>
    <w:rsid w:val="00F96D30"/>
    <w:rsid w:val="00FA65DC"/>
    <w:rsid w:val="00FB5EA1"/>
    <w:rsid w:val="00FC07AE"/>
    <w:rsid w:val="00FC23E7"/>
    <w:rsid w:val="00FC59E3"/>
    <w:rsid w:val="00FC5BA5"/>
    <w:rsid w:val="00FD0EA3"/>
    <w:rsid w:val="00FD2782"/>
    <w:rsid w:val="00FD3DC8"/>
    <w:rsid w:val="00FF57CB"/>
    <w:rsid w:val="0207F738"/>
    <w:rsid w:val="0B96E011"/>
    <w:rsid w:val="262E80B7"/>
    <w:rsid w:val="39A44463"/>
    <w:rsid w:val="4E261D28"/>
    <w:rsid w:val="6C4DA4A2"/>
    <w:rsid w:val="6EB374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5F2399"/>
  <w15:chartTrackingRefBased/>
  <w15:docId w15:val="{3AA656D5-0CBA-49EE-B944-13969B1A09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6127"/>
    <w:rPr>
      <w:rFonts w:ascii="Calibri" w:eastAsia="Calibri" w:hAnsi="Calibri" w:cs="Calibri"/>
      <w:color w:val="000000"/>
      <w:lang w:eastAsia="en-GB"/>
    </w:rPr>
  </w:style>
  <w:style w:type="paragraph" w:styleId="Heading1">
    <w:name w:val="heading 1"/>
    <w:next w:val="Normal"/>
    <w:link w:val="Heading1Char"/>
    <w:uiPriority w:val="9"/>
    <w:unhideWhenUsed/>
    <w:qFormat/>
    <w:rsid w:val="006E6127"/>
    <w:pPr>
      <w:keepNext/>
      <w:keepLines/>
      <w:spacing w:after="0"/>
      <w:ind w:left="10" w:right="380" w:hanging="10"/>
      <w:jc w:val="center"/>
      <w:outlineLvl w:val="0"/>
    </w:pPr>
    <w:rPr>
      <w:rFonts w:ascii="Calibri" w:eastAsia="Calibri" w:hAnsi="Calibri" w:cs="Calibri"/>
      <w:b/>
      <w:color w:val="000000"/>
      <w:sz w:val="28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D022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6127"/>
    <w:rPr>
      <w:rFonts w:ascii="Calibri" w:eastAsia="Calibri" w:hAnsi="Calibri" w:cs="Calibri"/>
      <w:b/>
      <w:color w:val="000000"/>
      <w:sz w:val="28"/>
      <w:lang w:eastAsia="en-GB"/>
    </w:rPr>
  </w:style>
  <w:style w:type="character" w:styleId="CommentReference">
    <w:name w:val="annotation reference"/>
    <w:basedOn w:val="DefaultParagraphFont"/>
    <w:uiPriority w:val="99"/>
    <w:semiHidden/>
    <w:rsid w:val="006E6127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6127"/>
    <w:pPr>
      <w:spacing w:after="0" w:line="240" w:lineRule="auto"/>
    </w:pPr>
    <w:rPr>
      <w:rFonts w:ascii="Times New Roman" w:eastAsia="Times New Roman" w:hAnsi="Times New Roman" w:cs="Times New Roman"/>
      <w:color w:val="auto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6127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6E6127"/>
    <w:pPr>
      <w:widowControl w:val="0"/>
      <w:autoSpaceDE w:val="0"/>
      <w:autoSpaceDN w:val="0"/>
      <w:spacing w:after="0" w:line="240" w:lineRule="auto"/>
      <w:ind w:left="1239" w:hanging="361"/>
    </w:pPr>
    <w:rPr>
      <w:color w:val="auto"/>
      <w:lang w:val="en-US" w:eastAsia="en-US"/>
    </w:rPr>
  </w:style>
  <w:style w:type="table" w:styleId="TableGrid">
    <w:name w:val="Table Grid"/>
    <w:basedOn w:val="TableNormal"/>
    <w:uiPriority w:val="39"/>
    <w:rsid w:val="006E61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E61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6127"/>
    <w:rPr>
      <w:rFonts w:ascii="Segoe UI" w:eastAsia="Calibri" w:hAnsi="Segoe UI" w:cs="Segoe UI"/>
      <w:color w:val="000000"/>
      <w:sz w:val="18"/>
      <w:szCs w:val="18"/>
      <w:lang w:eastAsia="en-GB"/>
    </w:rPr>
  </w:style>
  <w:style w:type="paragraph" w:styleId="BodyText">
    <w:name w:val="Body Text"/>
    <w:basedOn w:val="Normal"/>
    <w:link w:val="BodyTextChar"/>
    <w:uiPriority w:val="1"/>
    <w:qFormat/>
    <w:rsid w:val="006E6127"/>
    <w:pPr>
      <w:widowControl w:val="0"/>
      <w:autoSpaceDE w:val="0"/>
      <w:autoSpaceDN w:val="0"/>
      <w:spacing w:after="0" w:line="240" w:lineRule="auto"/>
    </w:pPr>
    <w:rPr>
      <w:color w:val="auto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6E6127"/>
    <w:rPr>
      <w:rFonts w:ascii="Calibri" w:eastAsia="Calibri" w:hAnsi="Calibri" w:cs="Calibri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E61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E6127"/>
    <w:rPr>
      <w:rFonts w:ascii="Calibri" w:eastAsia="Calibri" w:hAnsi="Calibri" w:cs="Calibri"/>
      <w:color w:val="000000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6E6127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2BA8"/>
    <w:pPr>
      <w:spacing w:after="160"/>
    </w:pPr>
    <w:rPr>
      <w:rFonts w:ascii="Calibri" w:eastAsia="Calibri" w:hAnsi="Calibri" w:cs="Calibri"/>
      <w:b/>
      <w:bCs/>
      <w:color w:val="000000"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2BA8"/>
    <w:rPr>
      <w:rFonts w:ascii="Calibri" w:eastAsia="Calibri" w:hAnsi="Calibri" w:cs="Calibri"/>
      <w:b/>
      <w:bCs/>
      <w:color w:val="000000"/>
      <w:sz w:val="20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82BA8"/>
    <w:rPr>
      <w:color w:val="0563C1" w:themeColor="hyperlink"/>
      <w:u w:val="single"/>
    </w:rPr>
  </w:style>
  <w:style w:type="character" w:customStyle="1" w:styleId="Heading6Char">
    <w:name w:val="Heading 6 Char"/>
    <w:basedOn w:val="DefaultParagraphFont"/>
    <w:link w:val="Heading6"/>
    <w:uiPriority w:val="9"/>
    <w:rsid w:val="000D022E"/>
    <w:rPr>
      <w:rFonts w:asciiTheme="majorHAnsi" w:eastAsiaTheme="majorEastAsia" w:hAnsiTheme="majorHAnsi" w:cstheme="majorBidi"/>
      <w:color w:val="1F4D78" w:themeColor="accent1" w:themeShade="7F"/>
      <w:lang w:eastAsia="en-GB"/>
    </w:rPr>
  </w:style>
  <w:style w:type="table" w:customStyle="1" w:styleId="TableGrid1">
    <w:name w:val="Table Grid1"/>
    <w:basedOn w:val="TableNormal"/>
    <w:next w:val="TableGrid"/>
    <w:uiPriority w:val="39"/>
    <w:rsid w:val="00FA65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link w:val="paragraphChar"/>
    <w:rsid w:val="00C866D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US" w:eastAsia="en-US"/>
    </w:rPr>
  </w:style>
  <w:style w:type="character" w:customStyle="1" w:styleId="normaltextrun">
    <w:name w:val="normaltextrun"/>
    <w:basedOn w:val="DefaultParagraphFont"/>
    <w:rsid w:val="00C866D4"/>
  </w:style>
  <w:style w:type="character" w:customStyle="1" w:styleId="eop">
    <w:name w:val="eop"/>
    <w:basedOn w:val="DefaultParagraphFont"/>
    <w:rsid w:val="00C866D4"/>
  </w:style>
  <w:style w:type="character" w:customStyle="1" w:styleId="tabchar">
    <w:name w:val="tabchar"/>
    <w:basedOn w:val="DefaultParagraphFont"/>
    <w:rsid w:val="00C866D4"/>
  </w:style>
  <w:style w:type="paragraph" w:customStyle="1" w:styleId="EndNoteBibliographyTitle">
    <w:name w:val="EndNote Bibliography Title"/>
    <w:basedOn w:val="Normal"/>
    <w:link w:val="EndNoteBibliographyTitleChar"/>
    <w:rsid w:val="004705D5"/>
    <w:pPr>
      <w:spacing w:after="0"/>
      <w:jc w:val="center"/>
    </w:pPr>
    <w:rPr>
      <w:noProof/>
    </w:rPr>
  </w:style>
  <w:style w:type="character" w:customStyle="1" w:styleId="paragraphChar">
    <w:name w:val="paragraph Char"/>
    <w:basedOn w:val="DefaultParagraphFont"/>
    <w:link w:val="paragraph"/>
    <w:rsid w:val="004705D5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4705D5"/>
    <w:rPr>
      <w:rFonts w:ascii="Calibri" w:eastAsia="Calibri" w:hAnsi="Calibri" w:cs="Calibri"/>
      <w:noProof/>
      <w:color w:val="000000"/>
      <w:sz w:val="24"/>
      <w:szCs w:val="24"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4705D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paragraphChar"/>
    <w:link w:val="EndNoteBibliography"/>
    <w:rsid w:val="004705D5"/>
    <w:rPr>
      <w:rFonts w:ascii="Calibri" w:eastAsia="Calibri" w:hAnsi="Calibri" w:cs="Calibri"/>
      <w:noProof/>
      <w:color w:val="000000"/>
      <w:sz w:val="24"/>
      <w:szCs w:val="24"/>
      <w:lang w:val="en-US"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2F43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777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7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8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765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53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5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17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07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71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8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1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87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5002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43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1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42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25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330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934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43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528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05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09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78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21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875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1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507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89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14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57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01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jep38@leicester.ac.uk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C7969C4A9A0BC46AE83277D8D536E76" ma:contentTypeVersion="4" ma:contentTypeDescription="Create a new document." ma:contentTypeScope="" ma:versionID="975ecf6f64cda266e9f076e4187e8a28">
  <xsd:schema xmlns:xsd="http://www.w3.org/2001/XMLSchema" xmlns:xs="http://www.w3.org/2001/XMLSchema" xmlns:p="http://schemas.microsoft.com/office/2006/metadata/properties" xmlns:ns2="b42c51a1-7bb1-470c-96c1-d1b7d2ec83d0" xmlns:ns3="bf033fbc-1947-4f11-bd49-487848004ae5" targetNamespace="http://schemas.microsoft.com/office/2006/metadata/properties" ma:root="true" ma:fieldsID="0419f1783e087bebbb5a46896498954b" ns2:_="" ns3:_="">
    <xsd:import namespace="b42c51a1-7bb1-470c-96c1-d1b7d2ec83d0"/>
    <xsd:import namespace="bf033fbc-1947-4f11-bd49-487848004ae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42c51a1-7bb1-470c-96c1-d1b7d2ec83d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033fbc-1947-4f11-bd49-487848004ae5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E2FB206-6D7F-48EB-B345-17376AF53DD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42c51a1-7bb1-470c-96c1-d1b7d2ec83d0"/>
    <ds:schemaRef ds:uri="bf033fbc-1947-4f11-bd49-487848004ae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421465A-ED42-4B01-BC1A-C2325EBEAA1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63BB3D2-3AD0-4332-B5C1-A9CCF8C95388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677BF27-C729-44B5-A707-642CBD3D683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562</Words>
  <Characters>8909</Characters>
  <Application>Microsoft Office Word</Application>
  <DocSecurity>0</DocSecurity>
  <Lines>74</Lines>
  <Paragraphs>20</Paragraphs>
  <ScaleCrop>false</ScaleCrop>
  <Company>University of Leicester</Company>
  <LinksUpToDate>false</LinksUpToDate>
  <CharactersWithSpaces>10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, Richard M. (Prof.)</dc:creator>
  <cp:keywords/>
  <dc:description/>
  <cp:lastModifiedBy>White, Karen L.</cp:lastModifiedBy>
  <cp:revision>4</cp:revision>
  <dcterms:created xsi:type="dcterms:W3CDTF">2022-11-20T13:18:00Z</dcterms:created>
  <dcterms:modified xsi:type="dcterms:W3CDTF">2022-11-21T1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C7969C4A9A0BC46AE83277D8D536E76</vt:lpwstr>
  </property>
</Properties>
</file>